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r w:rsidRPr="00B96792">
        <w:rPr>
          <w:rFonts w:ascii="Times" w:hAnsi="Times" w:cs="Arial"/>
          <w:vertAlign w:val="superscript"/>
        </w:rPr>
        <w:t>1,†</w:t>
      </w:r>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r w:rsidR="00F634D9" w:rsidRPr="00B96792">
        <w:rPr>
          <w:rFonts w:ascii="Times" w:hAnsi="Times" w:cs="Arial"/>
        </w:rPr>
        <w:t>Jin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Beaugrand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r>
        <w:rPr>
          <w:rFonts w:ascii="Times" w:hAnsi="Times" w:cs="Arial"/>
          <w:szCs w:val="22"/>
        </w:rPr>
        <w:t xml:space="preserve">Möllman and Diekmann 2012, </w:t>
      </w:r>
      <w:r w:rsidR="00CD547A">
        <w:rPr>
          <w:rFonts w:ascii="Times" w:hAnsi="Times" w:cs="Arial"/>
          <w:szCs w:val="22"/>
        </w:rPr>
        <w:t xml:space="preserve">Wernberg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strandings of marine mammals (Cavol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Cavol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r w:rsidR="00E712B7">
        <w:rPr>
          <w:rFonts w:ascii="Times" w:hAnsi="Times" w:cs="Arial"/>
        </w:rPr>
        <w:t>m</w:t>
      </w:r>
      <w:r w:rsidR="006F34D7">
        <w:rPr>
          <w:rFonts w:ascii="Times" w:hAnsi="Times" w:cs="Arial"/>
        </w:rPr>
        <w:t>a</w:t>
      </w:r>
      <w:r w:rsidR="00E712B7">
        <w:rPr>
          <w:rFonts w:ascii="Times" w:hAnsi="Times" w:cs="Arial"/>
        </w:rPr>
        <w:t>cronekton</w:t>
      </w:r>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r w:rsidR="00AB250B">
        <w:rPr>
          <w:rFonts w:ascii="Times" w:hAnsi="Times" w:cs="Arial"/>
          <w:i/>
        </w:rPr>
        <w:t>Engraulis mordax</w:t>
      </w:r>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Hobday et al. 2016, Tommasi et al. 2017, Jacox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Koslow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w:t>
        </w:r>
      </w:ins>
      <w:ins w:id="30" w:author="Mary Hunsicker" w:date="2021-12-06T08:23:00Z">
        <w:r w:rsidR="00BE2403">
          <w:rPr>
            <w:rFonts w:ascii="Times" w:hAnsi="Times" w:cs="Arial"/>
          </w:rPr>
          <w:t xml:space="preserve"> not</w:t>
        </w:r>
      </w:ins>
      <w:ins w:id="31" w:author="Eric Ward" w:date="2021-12-01T05:41:00Z">
        <w:del w:id="32"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3" w:author="Eric Ward" w:date="2021-12-01T05:42:00Z">
        <w:r w:rsidR="00D810E8">
          <w:rPr>
            <w:rFonts w:ascii="Times" w:hAnsi="Times" w:cs="Arial"/>
          </w:rPr>
          <w:t xml:space="preserve">. Output from these Bayesian DFA models can also be used to </w:t>
        </w:r>
      </w:ins>
      <w:del w:id="34"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5"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6" w:author="Eric Ward" w:date="2021-12-01T05:42:00Z">
        <w:r w:rsidR="00D810E8">
          <w:rPr>
            <w:rFonts w:ascii="Times" w:hAnsi="Times" w:cs="Arial"/>
          </w:rPr>
          <w:t xml:space="preserve">extreme events occurring </w:t>
        </w:r>
      </w:ins>
      <w:ins w:id="37"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8" w:author="Mary Hunsicker" w:date="2021-11-23T15:27:00Z">
        <w:r w:rsidDel="00A433C6">
          <w:rPr>
            <w:rFonts w:ascii="Times" w:hAnsi="Times" w:cs="Arial"/>
          </w:rPr>
          <w:delText xml:space="preserve">Here </w:delText>
        </w:r>
      </w:del>
      <w:ins w:id="39" w:author="Mary Hunsicker" w:date="2021-11-23T15:27:00Z">
        <w:r w:rsidR="00A433C6">
          <w:rPr>
            <w:rFonts w:ascii="Times" w:hAnsi="Times" w:cs="Arial"/>
          </w:rPr>
          <w:t xml:space="preserve">The goal of our study is to </w:t>
        </w:r>
      </w:ins>
      <w:del w:id="40"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1" w:author="Mary Hunsicker" w:date="2021-11-23T15:28:00Z">
        <w:r w:rsidR="00A433C6">
          <w:rPr>
            <w:rFonts w:ascii="Times" w:hAnsi="Times" w:cs="Arial"/>
          </w:rPr>
          <w:t>More s</w:t>
        </w:r>
      </w:ins>
      <w:del w:id="42"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3" w:author="Mary Hunsicker" w:date="2021-11-23T15:27:00Z">
        <w:r w:rsidRPr="00CD1105" w:rsidDel="00A433C6">
          <w:rPr>
            <w:rFonts w:ascii="Times" w:hAnsi="Times" w:cs="Arial"/>
          </w:rPr>
          <w:delText xml:space="preserve">goals </w:delText>
        </w:r>
      </w:del>
      <w:ins w:id="44" w:author="Mary Hunsicker" w:date="2021-11-23T15:27:00Z">
        <w:r w:rsidR="00A433C6">
          <w:rPr>
            <w:rFonts w:ascii="Times" w:hAnsi="Times" w:cs="Arial"/>
          </w:rPr>
          <w:t>specific o</w:t>
        </w:r>
      </w:ins>
      <w:ins w:id="45"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6"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7" w:author="Mary Hunsicker" w:date="2021-11-23T15:30:00Z">
        <w:r w:rsidR="00A433C6" w:rsidRPr="007E70E0">
          <w:rPr>
            <w:rFonts w:ascii="Times" w:hAnsi="Times" w:cs="Arial"/>
          </w:rPr>
          <w:t xml:space="preserve">examine whether there is evidence </w:t>
        </w:r>
      </w:ins>
      <w:del w:id="48"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9" w:author="Mary Hunsicker" w:date="2021-11-23T15:31:00Z">
        <w:r w:rsidR="00A433C6">
          <w:rPr>
            <w:rFonts w:ascii="Times" w:hAnsi="Times" w:cs="Arial"/>
          </w:rPr>
          <w:t xml:space="preserve">of </w:t>
        </w:r>
      </w:ins>
      <w:del w:id="50"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1" w:author="Mary Hunsicker" w:date="2021-11-23T15:34:00Z">
        <w:r w:rsidR="00A433C6">
          <w:rPr>
            <w:rFonts w:ascii="Times" w:hAnsi="Times" w:cs="Arial"/>
          </w:rPr>
          <w:t xml:space="preserve">a </w:t>
        </w:r>
      </w:ins>
      <w:r w:rsidRPr="00CD1105">
        <w:rPr>
          <w:rFonts w:ascii="Times" w:hAnsi="Times" w:cs="Arial"/>
        </w:rPr>
        <w:t xml:space="preserve">new </w:t>
      </w:r>
      <w:del w:id="52" w:author="Mary Hunsicker" w:date="2021-11-23T15:34:00Z">
        <w:r w:rsidRPr="00CD1105" w:rsidDel="00A433C6">
          <w:rPr>
            <w:rFonts w:ascii="Times" w:hAnsi="Times" w:cs="Arial"/>
          </w:rPr>
          <w:delText>states in community variability</w:delText>
        </w:r>
      </w:del>
      <w:ins w:id="53"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4"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041DAF82" w:rsidR="0093154E" w:rsidRPr="00283066" w:rsidRDefault="0093154E">
      <w:pPr>
        <w:spacing w:line="480" w:lineRule="auto"/>
        <w:pPrChange w:id="55"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r w:rsidRPr="00283066">
        <w:t xml:space="preserve">Neveu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 xml:space="preserve">isothermal layer depth (ILD), Brunt-Väisälä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Jacox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6" w:author="Mary Hunsicker" w:date="2021-12-02T14:51:00Z">
        <w:r w:rsidR="006D32BA" w:rsidRPr="006D32BA">
          <w:rPr>
            <w:color w:val="3C4043"/>
            <w:spacing w:val="3"/>
            <w:shd w:val="clear" w:color="auto" w:fill="FFFFFF"/>
            <w:rPrChange w:id="57"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58" w:author="Mary Hunsicker" w:date="2021-12-02T14:51:00Z">
              <w:rPr>
                <w:rFonts w:ascii="Roboto" w:hAnsi="Roboto"/>
                <w:color w:val="3C4043"/>
                <w:spacing w:val="3"/>
                <w:sz w:val="21"/>
                <w:szCs w:val="21"/>
                <w:shd w:val="clear" w:color="auto" w:fill="FFFFFF"/>
              </w:rPr>
            </w:rPrChange>
          </w:rPr>
          <w:lastRenderedPageBreak/>
          <w:t>Barth 2009, Gottscho 2016).</w:t>
        </w:r>
      </w:ins>
      <w:ins w:id="59"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0" w:author="Mary Hunsicker" w:date="2021-11-23T13:18:00Z">
        <w:r w:rsidR="00F32C63">
          <w:t xml:space="preserve"> (Jacox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1" w:author="Mary Hunsicker" w:date="2021-11-24T13:18:00Z">
        <w:r w:rsidR="00477311" w:rsidRPr="007C3250">
          <w:rPr>
            <w:color w:val="1155CC"/>
            <w:rPrChange w:id="62"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Neveu et al. 2016, Schroeder et al. 2014). Output from this model has been widely used to characterize CC</w:t>
        </w:r>
      </w:ins>
      <w:ins w:id="63" w:author="Mary Hunsicker" w:date="2021-11-24T13:19:00Z">
        <w:r w:rsidR="007C3250">
          <w:rPr>
            <w:color w:val="1155CC"/>
          </w:rPr>
          <w:t>E</w:t>
        </w:r>
      </w:ins>
      <w:ins w:id="64"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65"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66"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groundfishes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r>
        <w:rPr>
          <w:rFonts w:ascii="Times" w:hAnsi="Times" w:cs="Arial"/>
        </w:rPr>
        <w:t xml:space="preserve">CalCOFI)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67" w:author="Mary Hunsicker" w:date="2021-12-03T14:16:00Z">
            <w:rPr>
              <w:rFonts w:ascii="Times" w:hAnsi="Times" w:cs="Arial"/>
            </w:rPr>
          </w:rPrChange>
        </w:rPr>
        <w:t>.</w:t>
      </w:r>
      <w:ins w:id="68" w:author="Mary Hunsicker" w:date="2021-12-03T14:15:00Z">
        <w:r w:rsidR="00E378F4" w:rsidRPr="00E378F4">
          <w:rPr>
            <w:rPrChange w:id="69" w:author="Mary Hunsicker" w:date="2021-12-03T14:16:00Z">
              <w:rPr>
                <w:rFonts w:ascii="Times" w:hAnsi="Times" w:cs="Arial"/>
              </w:rPr>
            </w:rPrChange>
          </w:rPr>
          <w:t xml:space="preserve"> </w:t>
        </w:r>
      </w:ins>
      <w:ins w:id="70" w:author="Mary Hunsicker" w:date="2021-12-03T14:20:00Z">
        <w:r w:rsidR="00E378F4">
          <w:t>The b</w:t>
        </w:r>
      </w:ins>
      <w:ins w:id="71" w:author="Mary Hunsicker" w:date="2021-12-03T14:15:00Z">
        <w:r w:rsidR="00E378F4" w:rsidRPr="00E378F4">
          <w:rPr>
            <w:rPrChange w:id="72" w:author="Mary Hunsicker" w:date="2021-12-03T14:16:00Z">
              <w:rPr>
                <w:rFonts w:ascii="Times" w:hAnsi="Times" w:cs="Arial"/>
              </w:rPr>
            </w:rPrChange>
          </w:rPr>
          <w:t>ase ma</w:t>
        </w:r>
      </w:ins>
      <w:ins w:id="73" w:author="Mary Hunsicker" w:date="2021-12-03T14:16:00Z">
        <w:r w:rsidR="00E378F4" w:rsidRPr="00E378F4">
          <w:rPr>
            <w:rPrChange w:id="74" w:author="Mary Hunsicker" w:date="2021-12-03T14:16:00Z">
              <w:rPr>
                <w:rFonts w:ascii="Times" w:hAnsi="Times" w:cs="Arial"/>
              </w:rPr>
            </w:rPrChange>
          </w:rPr>
          <w:t>p layer was sourced from</w:t>
        </w:r>
      </w:ins>
      <w:ins w:id="75" w:author="Mary Hunsicker" w:date="2021-12-03T14:15:00Z">
        <w:r w:rsidR="00E378F4" w:rsidRPr="00E378F4">
          <w:rPr>
            <w:rPrChange w:id="76" w:author="Mary Hunsicker" w:date="2021-12-03T14:16:00Z">
              <w:rPr>
                <w:rFonts w:ascii="Times" w:hAnsi="Times" w:cs="Arial"/>
              </w:rPr>
            </w:rPrChange>
          </w:rPr>
          <w:t xml:space="preserve"> </w:t>
        </w:r>
      </w:ins>
      <w:ins w:id="77" w:author="Mary Hunsicker" w:date="2021-12-03T14:13:00Z">
        <w:r w:rsidR="00E378F4" w:rsidRPr="00E378F4">
          <w:rPr>
            <w:rPrChange w:id="78" w:author="Mary Hunsicker" w:date="2021-12-03T14:16:00Z">
              <w:rPr>
                <w:rFonts w:ascii="Times" w:hAnsi="Times" w:cs="Arial"/>
              </w:rPr>
            </w:rPrChange>
          </w:rPr>
          <w:t xml:space="preserve"> </w:t>
        </w:r>
      </w:ins>
      <w:ins w:id="79" w:author="Mary Hunsicker" w:date="2021-12-03T14:14:00Z">
        <w:r w:rsidR="00E378F4" w:rsidRPr="00E378F4">
          <w:rPr>
            <w:color w:val="222222"/>
            <w:rPrChange w:id="80" w:author="Mary Hunsicker" w:date="2021-12-03T14:16:00Z">
              <w:rPr>
                <w:rFonts w:ascii="Arial" w:hAnsi="Arial" w:cs="Arial"/>
                <w:color w:val="222222"/>
              </w:rPr>
            </w:rPrChange>
          </w:rPr>
          <w:fldChar w:fldCharType="begin"/>
        </w:r>
        <w:r w:rsidR="00E378F4" w:rsidRPr="00E378F4">
          <w:rPr>
            <w:color w:val="222222"/>
            <w:rPrChange w:id="81"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82" w:author="Mary Hunsicker" w:date="2021-12-03T14:16:00Z">
              <w:rPr>
                <w:rFonts w:ascii="Arial" w:hAnsi="Arial" w:cs="Arial"/>
                <w:color w:val="222222"/>
              </w:rPr>
            </w:rPrChange>
          </w:rPr>
          <w:fldChar w:fldCharType="separate"/>
        </w:r>
        <w:r w:rsidR="00E378F4" w:rsidRPr="00E378F4">
          <w:rPr>
            <w:rStyle w:val="Hyperlink"/>
            <w:rPrChange w:id="83"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84" w:author="Mary Hunsicker" w:date="2021-12-03T14:16:00Z">
              <w:rPr>
                <w:rFonts w:ascii="Arial" w:hAnsi="Arial" w:cs="Arial"/>
                <w:color w:val="222222"/>
              </w:rPr>
            </w:rPrChange>
          </w:rPr>
          <w:fldChar w:fldCharType="end"/>
        </w:r>
        <w:r w:rsidR="00E378F4" w:rsidRPr="00E378F4">
          <w:rPr>
            <w:color w:val="222222"/>
            <w:rPrChange w:id="85" w:author="Mary Hunsicker" w:date="2021-12-03T14:16:00Z">
              <w:rPr>
                <w:rFonts w:ascii="Arial" w:hAnsi="Arial" w:cs="Arial"/>
                <w:color w:val="222222"/>
              </w:rPr>
            </w:rPrChange>
          </w:rPr>
          <w:t xml:space="preserve"> NOAA National Centers for Environmental Information</w:t>
        </w:r>
      </w:ins>
      <w:ins w:id="86" w:author="Mary Hunsicker" w:date="2021-12-03T14:16:00Z">
        <w:r w:rsidR="00E378F4">
          <w:rPr>
            <w:color w:val="222222"/>
          </w:rPr>
          <w:t xml:space="preserve"> (a</w:t>
        </w:r>
      </w:ins>
      <w:ins w:id="87" w:author="Mary Hunsicker" w:date="2021-12-03T14:14:00Z">
        <w:r w:rsidR="00E378F4" w:rsidRPr="00E378F4">
          <w:rPr>
            <w:color w:val="222222"/>
            <w:rPrChange w:id="88" w:author="Mary Hunsicker" w:date="2021-12-03T14:16:00Z">
              <w:rPr>
                <w:rFonts w:ascii="Arial" w:hAnsi="Arial" w:cs="Arial"/>
                <w:color w:val="222222"/>
              </w:rPr>
            </w:rPrChange>
          </w:rPr>
          <w:t>ccessed: 19 April 2013</w:t>
        </w:r>
      </w:ins>
      <w:ins w:id="89" w:author="Mary Hunsicker" w:date="2021-12-03T14:16:00Z">
        <w:r w:rsidR="00E378F4">
          <w:rPr>
            <w:color w:val="222222"/>
          </w:rPr>
          <w:t xml:space="preserve">, </w:t>
        </w:r>
        <w:r w:rsidR="00E378F4" w:rsidRPr="00E378F4">
          <w:rPr>
            <w:color w:val="222222"/>
            <w:rPrChange w:id="90" w:author="Mary Hunsicker" w:date="2021-12-03T14:17:00Z">
              <w:rPr>
                <w:rFonts w:ascii="Arial" w:hAnsi="Arial" w:cs="Arial"/>
                <w:color w:val="222222"/>
              </w:rPr>
            </w:rPrChange>
          </w:rPr>
          <w:t>Amante, C &amp; BW Eakins 2009</w:t>
        </w:r>
      </w:ins>
      <w:ins w:id="91" w:author="Mary Hunsicker" w:date="2021-12-03T14:17:00Z">
        <w:r w:rsidR="00E378F4" w:rsidRPr="00E378F4">
          <w:rPr>
            <w:color w:val="222222"/>
            <w:rPrChange w:id="92" w:author="Mary Hunsicker" w:date="2021-12-03T14:17:00Z">
              <w:rPr>
                <w:rFonts w:ascii="Arial" w:hAnsi="Arial" w:cs="Arial"/>
                <w:color w:val="222222"/>
              </w:rPr>
            </w:rPrChange>
          </w:rPr>
          <w:t>)</w:t>
        </w:r>
      </w:ins>
      <w:ins w:id="93"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94" w:author="Mary Hunsicker" w:date="2021-12-02T15:10:00Z">
            <w:rPr>
              <w:rFonts w:ascii="Times" w:hAnsi="Times" w:cs="Arial"/>
              <w:sz w:val="24"/>
              <w:szCs w:val="24"/>
            </w:rPr>
          </w:rPrChange>
        </w:rPr>
        <w:pPrChange w:id="95" w:author="Mary Hunsicker" w:date="2021-12-02T15:10:00Z">
          <w:pPr>
            <w:pStyle w:val="CommentText"/>
            <w:spacing w:line="480" w:lineRule="auto"/>
            <w:ind w:firstLine="720"/>
          </w:pPr>
        </w:pPrChange>
      </w:pPr>
      <w:r w:rsidRPr="00275C29">
        <w:rPr>
          <w:rPrChange w:id="96" w:author="Mary Hunsicker" w:date="2021-12-02T15:09:00Z">
            <w:rPr>
              <w:rFonts w:ascii="Times" w:hAnsi="Times" w:cs="Arial"/>
            </w:rPr>
          </w:rPrChange>
        </w:rPr>
        <w:t xml:space="preserve">The biology time series </w:t>
      </w:r>
      <w:r w:rsidR="003B7D80" w:rsidRPr="00275C29">
        <w:rPr>
          <w:rPrChange w:id="97" w:author="Mary Hunsicker" w:date="2021-12-02T15:09:00Z">
            <w:rPr>
              <w:rFonts w:ascii="Times" w:hAnsi="Times" w:cs="Arial"/>
            </w:rPr>
          </w:rPrChange>
        </w:rPr>
        <w:t xml:space="preserve">included in our analysis </w:t>
      </w:r>
      <w:r w:rsidRPr="00275C29">
        <w:rPr>
          <w:rPrChange w:id="98" w:author="Mary Hunsicker" w:date="2021-12-02T15:09:00Z">
            <w:rPr>
              <w:rFonts w:ascii="Times" w:hAnsi="Times" w:cs="Arial"/>
            </w:rPr>
          </w:rPrChange>
        </w:rPr>
        <w:t xml:space="preserve">were selected based on three criteria: first, the measured variables </w:t>
      </w:r>
      <w:r w:rsidR="00BD0344" w:rsidRPr="00275C29">
        <w:rPr>
          <w:rPrChange w:id="99" w:author="Mary Hunsicker" w:date="2021-12-02T15:09:00Z">
            <w:rPr>
              <w:rFonts w:ascii="Times" w:hAnsi="Times" w:cs="Arial"/>
            </w:rPr>
          </w:rPrChange>
        </w:rPr>
        <w:t xml:space="preserve">would be </w:t>
      </w:r>
      <w:r w:rsidRPr="00275C29">
        <w:rPr>
          <w:rPrChange w:id="100" w:author="Mary Hunsicker" w:date="2021-12-02T15:09:00Z">
            <w:rPr>
              <w:rFonts w:ascii="Times" w:hAnsi="Times" w:cs="Arial"/>
            </w:rPr>
          </w:rPrChange>
        </w:rPr>
        <w:t xml:space="preserve">expected to show </w:t>
      </w:r>
      <w:r w:rsidR="001D05FA" w:rsidRPr="00275C29">
        <w:rPr>
          <w:rPrChange w:id="101" w:author="Mary Hunsicker" w:date="2021-12-02T15:09:00Z">
            <w:rPr>
              <w:rFonts w:ascii="Times" w:hAnsi="Times" w:cs="Arial"/>
            </w:rPr>
          </w:rPrChange>
        </w:rPr>
        <w:t xml:space="preserve">rapid </w:t>
      </w:r>
      <w:r w:rsidRPr="00275C29">
        <w:rPr>
          <w:rPrChange w:id="102" w:author="Mary Hunsicker" w:date="2021-12-02T15:09:00Z">
            <w:rPr>
              <w:rFonts w:ascii="Times" w:hAnsi="Times" w:cs="Arial"/>
            </w:rPr>
          </w:rPrChange>
        </w:rPr>
        <w:t xml:space="preserve">(0- to 1-year lag) responses to climate variability; second, the time series </w:t>
      </w:r>
      <w:r w:rsidR="00BD0344" w:rsidRPr="00275C29">
        <w:rPr>
          <w:rPrChange w:id="103" w:author="Mary Hunsicker" w:date="2021-12-02T15:09:00Z">
            <w:rPr>
              <w:rFonts w:ascii="Times" w:hAnsi="Times" w:cs="Arial"/>
            </w:rPr>
          </w:rPrChange>
        </w:rPr>
        <w:t xml:space="preserve">could </w:t>
      </w:r>
      <w:r w:rsidRPr="00275C29">
        <w:rPr>
          <w:rPrChange w:id="104"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05" w:author="Mary Hunsicker" w:date="2021-12-02T15:09:00Z">
            <w:rPr>
              <w:rFonts w:ascii="Times" w:hAnsi="Times" w:cs="Arial"/>
            </w:rPr>
          </w:rPrChange>
        </w:rPr>
        <w:t xml:space="preserve">could </w:t>
      </w:r>
      <w:r w:rsidRPr="00275C29">
        <w:rPr>
          <w:rPrChange w:id="106" w:author="Mary Hunsicker" w:date="2021-12-02T15:09:00Z">
            <w:rPr>
              <w:rFonts w:ascii="Times" w:hAnsi="Times" w:cs="Arial"/>
            </w:rPr>
          </w:rPrChange>
        </w:rPr>
        <w:t xml:space="preserve">be detected; and third, the time series </w:t>
      </w:r>
      <w:r w:rsidR="00BD0344" w:rsidRPr="00275C29">
        <w:rPr>
          <w:rPrChange w:id="107" w:author="Mary Hunsicker" w:date="2021-12-02T15:09:00Z">
            <w:rPr>
              <w:rFonts w:ascii="Times" w:hAnsi="Times" w:cs="Arial"/>
            </w:rPr>
          </w:rPrChange>
        </w:rPr>
        <w:t xml:space="preserve">were </w:t>
      </w:r>
      <w:r w:rsidRPr="00275C29">
        <w:rPr>
          <w:rPrChange w:id="108" w:author="Mary Hunsicker" w:date="2021-12-02T15:09:00Z">
            <w:rPr>
              <w:rFonts w:ascii="Times" w:hAnsi="Times" w:cs="Arial"/>
            </w:rPr>
          </w:rPrChange>
        </w:rPr>
        <w:t xml:space="preserve">at least 15 years long. </w:t>
      </w:r>
      <w:ins w:id="109" w:author="Mary Hunsicker" w:date="2021-12-02T15:13:00Z">
        <w:r w:rsidR="00275C29">
          <w:t>A threshold of 15 years allowed us</w:t>
        </w:r>
      </w:ins>
      <w:ins w:id="110" w:author="Mary Hunsicker" w:date="2021-12-02T15:09:00Z">
        <w:r w:rsidR="00275C29" w:rsidRPr="00275C29">
          <w:rPr>
            <w:color w:val="1155CC"/>
          </w:rPr>
          <w:t xml:space="preserve"> </w:t>
        </w:r>
      </w:ins>
      <w:ins w:id="111" w:author="Mary Hunsicker" w:date="2021-12-02T15:13:00Z">
        <w:r w:rsidR="00275C29">
          <w:rPr>
            <w:color w:val="1155CC"/>
          </w:rPr>
          <w:t xml:space="preserve">to </w:t>
        </w:r>
      </w:ins>
      <w:ins w:id="112"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13" w:author="Mary Hunsicker" w:date="2021-12-02T15:13:00Z">
        <w:r w:rsidR="00275C29">
          <w:rPr>
            <w:color w:val="1155CC"/>
          </w:rPr>
          <w:t xml:space="preserve">. </w:t>
        </w:r>
      </w:ins>
      <w:ins w:id="114"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15" w:author="Mary Hunsicker" w:date="2021-12-02T15:10:00Z">
        <w:r w:rsidR="00275C29">
          <w:rPr>
            <w:color w:val="1155CC"/>
            <w:shd w:val="clear" w:color="auto" w:fill="FFFFFF"/>
          </w:rPr>
          <w:t xml:space="preserve"> (</w:t>
        </w:r>
      </w:ins>
      <w:ins w:id="116" w:author="Mary Hunsicker" w:date="2021-12-02T15:09:00Z">
        <w:r w:rsidR="00275C29" w:rsidRPr="00275C29">
          <w:rPr>
            <w:color w:val="1155CC"/>
            <w:shd w:val="clear" w:color="auto" w:fill="FFFFFF"/>
          </w:rPr>
          <w:t>McClatchie et al. 2014</w:t>
        </w:r>
      </w:ins>
      <w:ins w:id="117" w:author="Mary Hunsicker" w:date="2021-12-02T15:10:00Z">
        <w:r w:rsidR="00275C29">
          <w:rPr>
            <w:color w:val="1155CC"/>
            <w:shd w:val="clear" w:color="auto" w:fill="FFFFFF"/>
          </w:rPr>
          <w:t xml:space="preserve">). </w:t>
        </w:r>
      </w:ins>
      <w:r w:rsidRPr="00275C29">
        <w:rPr>
          <w:rPrChange w:id="118" w:author="Mary Hunsicker" w:date="2021-12-02T15:09:00Z">
            <w:rPr>
              <w:rFonts w:ascii="Times" w:hAnsi="Times" w:cs="Arial"/>
            </w:rPr>
          </w:rPrChange>
        </w:rPr>
        <w:t>The biology time series that met</w:t>
      </w:r>
      <w:ins w:id="119" w:author="Mary Hunsicker" w:date="2021-12-02T15:10:00Z">
        <w:r w:rsidR="00275C29">
          <w:t xml:space="preserve"> our selection </w:t>
        </w:r>
      </w:ins>
      <w:del w:id="120" w:author="Mary Hunsicker" w:date="2021-12-02T15:10:00Z">
        <w:r w:rsidRPr="00275C29" w:rsidDel="00275C29">
          <w:rPr>
            <w:rPrChange w:id="121" w:author="Mary Hunsicker" w:date="2021-12-02T15:09:00Z">
              <w:rPr>
                <w:rFonts w:ascii="Times" w:hAnsi="Times" w:cs="Arial"/>
              </w:rPr>
            </w:rPrChange>
          </w:rPr>
          <w:delText xml:space="preserve"> these </w:delText>
        </w:r>
      </w:del>
      <w:r w:rsidRPr="00275C29">
        <w:rPr>
          <w:rPrChange w:id="122" w:author="Mary Hunsicker" w:date="2021-12-02T15:09:00Z">
            <w:rPr>
              <w:rFonts w:ascii="Times" w:hAnsi="Times" w:cs="Arial"/>
            </w:rPr>
          </w:rPrChange>
        </w:rPr>
        <w:t xml:space="preserve">criteria (n=38) included ichthyoplankton, </w:t>
      </w:r>
      <w:r w:rsidR="00BE1505" w:rsidRPr="00275C29">
        <w:rPr>
          <w:rPrChange w:id="123"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se 38</w:t>
      </w:r>
      <w:r w:rsidR="00EE7D11">
        <w:rPr>
          <w:rFonts w:ascii="Times" w:hAnsi="Times" w:cs="Arial"/>
        </w:rPr>
        <w:t xml:space="preserve"> </w:t>
      </w:r>
      <w:r>
        <w:rPr>
          <w:rFonts w:ascii="Times" w:hAnsi="Times" w:cs="Arial"/>
        </w:rPr>
        <w:t xml:space="preserve">tim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24"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nalysis (DFA, Zuur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bayesdfa’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A907AC"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A907AC"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distribution</w:t>
      </w:r>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25"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r w:rsidR="00DB417C" w:rsidRPr="001D67E5">
        <w:rPr>
          <w:rFonts w:ascii="Times" w:hAnsi="Times" w:cs="Arial"/>
          <w:color w:val="000000"/>
        </w:rPr>
        <w:t xml:space="preserve">AR(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Rhat &lt; 1.05). Code to replicate these analyses is deployed as an R package on CRAN (‘bayesdfa’, Ward et al. 20</w:t>
      </w:r>
      <w:r w:rsidR="004578ED">
        <w:rPr>
          <w:rFonts w:ascii="Times" w:hAnsi="Times" w:cs="Arial"/>
          <w:color w:val="000000"/>
        </w:rPr>
        <w:t>20</w:t>
      </w:r>
      <w:r w:rsidR="0093154E" w:rsidRPr="001D67E5">
        <w:rPr>
          <w:rFonts w:ascii="Times" w:hAnsi="Times" w:cs="Arial"/>
          <w:color w:val="000000"/>
        </w:rPr>
        <w:t xml:space="preserve">) and our public Github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26"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127" w:author="Mary Hunsicker" w:date="2021-11-29T09:09:00Z">
            <w:rPr>
              <w:rFonts w:ascii="Times" w:hAnsi="Times" w:cs="Arial"/>
            </w:rPr>
          </w:rPrChange>
        </w:rPr>
      </w:pPr>
      <w:ins w:id="128" w:author="Mary Hunsicker" w:date="2021-11-29T09:09:00Z">
        <w:r w:rsidRPr="00D51FFE">
          <w:rPr>
            <w:rFonts w:ascii="Times" w:hAnsi="Times" w:cs="Arial"/>
            <w:i/>
            <w:iCs/>
            <w:color w:val="000000"/>
            <w:rPrChange w:id="129"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30" w:author="Eric Ward" w:date="2021-12-01T06:00:00Z">
        <w:r w:rsidR="00B86601">
          <w:rPr>
            <w:rFonts w:ascii="Times" w:hAnsi="Times" w:cs="Arial"/>
            <w:color w:val="000000"/>
          </w:rPr>
          <w:t>The commonly used L</w:t>
        </w:r>
      </w:ins>
      <w:del w:id="131"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r>
        <w:rPr>
          <w:rFonts w:ascii="Times" w:hAnsi="Times" w:cs="Arial"/>
          <w:color w:val="000000"/>
        </w:rPr>
        <w:t xml:space="preserve">Bürkner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32"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33" w:author="Mary Hunsicker" w:date="2021-11-29T15:00:00Z">
        <w:r w:rsidR="005807FA">
          <w:rPr>
            <w:rFonts w:ascii="Times" w:hAnsi="Times" w:cs="Arial"/>
            <w:color w:val="000000"/>
          </w:rPr>
          <w:t>…,</w:t>
        </w:r>
      </w:ins>
      <w:ins w:id="134"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Bürkner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35" w:author="Mary Hunsicker" w:date="2021-11-24T15:34:00Z">
        <w:r w:rsidR="00D75334">
          <w:rPr>
            <w:rFonts w:ascii="Times" w:hAnsi="Times" w:cs="Arial"/>
            <w:color w:val="000000"/>
          </w:rPr>
          <w:t>C</w:t>
        </w:r>
      </w:ins>
      <w:del w:id="136"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37" w:author="Mary Hunsicker" w:date="2021-11-24T15:34:00Z">
        <w:r w:rsidR="00D75334">
          <w:rPr>
            <w:rFonts w:ascii="Times" w:hAnsi="Times" w:cs="Arial"/>
            <w:color w:val="000000"/>
          </w:rPr>
          <w:t>V</w:t>
        </w:r>
      </w:ins>
      <w:del w:id="138"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39" w:author="Mary Hunsicker" w:date="2021-11-24T15:34:00Z">
        <w:r w:rsidR="00D75334">
          <w:rPr>
            <w:rFonts w:ascii="Times" w:hAnsi="Times" w:cs="Arial"/>
            <w:color w:val="000000"/>
          </w:rPr>
          <w:t>i</w:t>
        </w:r>
      </w:ins>
      <w:del w:id="140"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41" w:author="Mary Hunsicker" w:date="2021-11-24T15:34:00Z">
        <w:r w:rsidR="00D75334">
          <w:rPr>
            <w:rFonts w:ascii="Times" w:hAnsi="Times" w:cs="Arial"/>
            <w:color w:val="000000"/>
          </w:rPr>
          <w:t>c</w:t>
        </w:r>
      </w:ins>
      <w:del w:id="142"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43" w:author="Mary Hunsicker" w:date="2021-11-24T15:31:00Z">
        <w:r w:rsidR="00D75334">
          <w:rPr>
            <w:rFonts w:ascii="Times" w:hAnsi="Times" w:cs="Arial"/>
            <w:color w:val="000000"/>
          </w:rPr>
          <w:t>-</w:t>
        </w:r>
      </w:ins>
      <w:del w:id="144"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45" w:author="Mary Hunsicker" w:date="2021-11-24T15:31:00Z">
        <w:r w:rsidR="00D75334">
          <w:rPr>
            <w:rFonts w:ascii="Times" w:hAnsi="Times" w:cs="Arial"/>
            <w:color w:val="000000"/>
          </w:rPr>
          <w:t>V</w:t>
        </w:r>
      </w:ins>
      <w:r w:rsidR="00CC6E35" w:rsidRPr="004F1BF9">
        <w:rPr>
          <w:rFonts w:ascii="Times" w:hAnsi="Times" w:cs="Arial"/>
          <w:color w:val="000000"/>
        </w:rPr>
        <w:t xml:space="preserve">, </w:t>
      </w:r>
      <w:r w:rsidR="00B25F6F">
        <w:rPr>
          <w:rFonts w:ascii="Times" w:hAnsi="Times" w:cs="Arial"/>
          <w:color w:val="000000"/>
        </w:rPr>
        <w:t>Vehtari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46" w:author="Mary Hunsicker" w:date="2021-11-23T13:38:00Z">
        <w:r w:rsidRPr="004F1BF9" w:rsidDel="006E69E7">
          <w:rPr>
            <w:rFonts w:ascii="Times" w:hAnsi="Times" w:cs="Arial"/>
            <w:color w:val="000000"/>
          </w:rPr>
          <w:delText xml:space="preserve">trends </w:delText>
        </w:r>
      </w:del>
      <w:ins w:id="147"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48" w:author="Mary Hunsicker" w:date="2021-12-01T10:46:00Z">
        <w:r w:rsidRPr="004F1BF9" w:rsidDel="00B50834">
          <w:rPr>
            <w:rFonts w:ascii="Times" w:hAnsi="Times" w:cs="Arial"/>
          </w:rPr>
          <w:delText xml:space="preserve"> </w:delText>
        </w:r>
      </w:del>
      <w:ins w:id="149" w:author="Mary Hunsicker" w:date="2021-11-24T15:12:00Z">
        <w:r w:rsidR="00A66793">
          <w:rPr>
            <w:rFonts w:ascii="Times" w:hAnsi="Times" w:cs="Arial"/>
          </w:rPr>
          <w:t>The model with the lo</w:t>
        </w:r>
      </w:ins>
      <w:ins w:id="150" w:author="Mary Hunsicker" w:date="2021-11-24T15:13:00Z">
        <w:r w:rsidR="00A66793">
          <w:rPr>
            <w:rFonts w:ascii="Times" w:hAnsi="Times" w:cs="Arial"/>
          </w:rPr>
          <w:t>west LOO</w:t>
        </w:r>
      </w:ins>
      <w:ins w:id="151" w:author="Mary Hunsicker" w:date="2021-11-24T15:56:00Z">
        <w:r w:rsidR="00CB06D5">
          <w:rPr>
            <w:rFonts w:ascii="Times" w:hAnsi="Times" w:cs="Arial"/>
          </w:rPr>
          <w:t>-CV</w:t>
        </w:r>
      </w:ins>
      <w:ins w:id="152" w:author="Mary Hunsicker" w:date="2021-11-24T15:13:00Z">
        <w:r w:rsidR="00A66793">
          <w:rPr>
            <w:rFonts w:ascii="Times" w:hAnsi="Times" w:cs="Arial"/>
          </w:rPr>
          <w:t xml:space="preserve"> </w:t>
        </w:r>
      </w:ins>
      <w:ins w:id="153" w:author="Mary Hunsicker" w:date="2021-12-01T10:45:00Z">
        <w:r w:rsidR="00B50834">
          <w:rPr>
            <w:rFonts w:ascii="Times" w:hAnsi="Times" w:cs="Arial"/>
          </w:rPr>
          <w:t xml:space="preserve">value </w:t>
        </w:r>
      </w:ins>
      <w:ins w:id="154" w:author="Mary Hunsicker" w:date="2021-11-24T15:56:00Z">
        <w:r w:rsidR="00CB06D5">
          <w:rPr>
            <w:rFonts w:ascii="Times" w:hAnsi="Times" w:cs="Arial"/>
          </w:rPr>
          <w:t xml:space="preserve">is </w:t>
        </w:r>
      </w:ins>
      <w:ins w:id="155"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56" w:author="Mary Hunsicker" w:date="2021-11-29T10:26:00Z">
        <w:r>
          <w:rPr>
            <w:rFonts w:ascii="Times" w:hAnsi="Times" w:cs="Arial"/>
            <w:i/>
            <w:color w:val="000000"/>
          </w:rPr>
          <w:t>Climate-biology relationships and f</w:t>
        </w:r>
      </w:ins>
      <w:del w:id="157"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58" w:author="Mary Hunsicker" w:date="2021-12-01T10:46:00Z">
        <w:r w:rsidR="00B50834">
          <w:rPr>
            <w:rFonts w:ascii="Times" w:hAnsi="Times" w:cs="Arial"/>
            <w:i/>
            <w:color w:val="000000"/>
          </w:rPr>
          <w:t>s of</w:t>
        </w:r>
      </w:ins>
      <w:del w:id="159"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60"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61" w:author="Mary Hunsicker" w:date="2021-11-29T09:16:00Z">
        <w:r w:rsidR="00D51FFE">
          <w:rPr>
            <w:rFonts w:ascii="Times" w:hAnsi="Times"/>
          </w:rPr>
          <w:t xml:space="preserve"> </w:t>
        </w:r>
        <w:r w:rsidR="00D51FFE" w:rsidRPr="00D51FFE">
          <w:rPr>
            <w:color w:val="1155CC"/>
            <w:rPrChange w:id="162" w:author="Mary Hunsicker" w:date="2021-11-29T09:16:00Z">
              <w:rPr>
                <w:i/>
                <w:iCs/>
                <w:color w:val="1155CC"/>
              </w:rPr>
            </w:rPrChange>
          </w:rPr>
          <w:t xml:space="preserve">(i.e., the </w:t>
        </w:r>
      </w:ins>
      <w:ins w:id="163" w:author="Mary Hunsicker" w:date="2021-11-29T09:19:00Z">
        <w:r w:rsidR="000771BD">
          <w:rPr>
            <w:color w:val="1155CC"/>
          </w:rPr>
          <w:t>DFA</w:t>
        </w:r>
      </w:ins>
      <w:ins w:id="164" w:author="Mary Hunsicker" w:date="2021-11-29T09:16:00Z">
        <w:r w:rsidR="00D51FFE" w:rsidRPr="00D51FFE">
          <w:rPr>
            <w:color w:val="1155CC"/>
            <w:rPrChange w:id="165" w:author="Mary Hunsicker" w:date="2021-11-29T09:16:00Z">
              <w:rPr>
                <w:i/>
                <w:iCs/>
                <w:color w:val="1155CC"/>
              </w:rPr>
            </w:rPrChange>
          </w:rPr>
          <w:t xml:space="preserve"> trend value)</w:t>
        </w:r>
        <w:r w:rsidR="00D51FFE">
          <w:t xml:space="preserve"> </w:t>
        </w:r>
      </w:ins>
      <w:del w:id="166"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67"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68" w:author="Mary Hunsicker" w:date="2021-11-29T09:21:00Z">
        <w:r w:rsidR="0093154E" w:rsidDel="000771BD">
          <w:delText xml:space="preserve">individual species parameters </w:delText>
        </w:r>
      </w:del>
      <w:del w:id="169" w:author="Mary Hunsicker" w:date="2021-11-29T09:23:00Z">
        <w:r w:rsidR="0093154E" w:rsidDel="000771BD">
          <w:delText xml:space="preserve">and </w:delText>
        </w:r>
      </w:del>
      <w:r w:rsidR="0093154E">
        <w:t xml:space="preserve">the community state </w:t>
      </w:r>
      <w:ins w:id="170"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71" w:author="Mary Hunsicker" w:date="2021-11-29T09:23:00Z">
        <w:r w:rsidR="000771BD">
          <w:t xml:space="preserve"> and </w:t>
        </w:r>
      </w:ins>
      <w:ins w:id="172" w:author="Mary Hunsicker" w:date="2021-11-29T09:29:00Z">
        <w:r w:rsidR="000771BD">
          <w:t xml:space="preserve">the </w:t>
        </w:r>
      </w:ins>
      <w:ins w:id="173" w:author="Mary Hunsicker" w:date="2021-11-29T09:25:00Z">
        <w:r w:rsidR="000771BD">
          <w:rPr>
            <w:rFonts w:ascii="Times" w:hAnsi="Times"/>
            <w:color w:val="000000" w:themeColor="text1"/>
          </w:rPr>
          <w:t xml:space="preserve">raw time series </w:t>
        </w:r>
      </w:ins>
      <w:ins w:id="174" w:author="Mary Hunsicker" w:date="2021-11-29T09:27:00Z">
        <w:r w:rsidR="000771BD">
          <w:rPr>
            <w:rFonts w:ascii="Times" w:hAnsi="Times"/>
            <w:color w:val="000000" w:themeColor="text1"/>
          </w:rPr>
          <w:t>of</w:t>
        </w:r>
      </w:ins>
      <w:ins w:id="175" w:author="Mary Hunsicker" w:date="2021-11-29T09:25:00Z">
        <w:r w:rsidR="000771BD">
          <w:rPr>
            <w:rFonts w:ascii="Times" w:hAnsi="Times"/>
            <w:color w:val="000000" w:themeColor="text1"/>
          </w:rPr>
          <w:t xml:space="preserve"> the </w:t>
        </w:r>
      </w:ins>
      <w:ins w:id="176" w:author="Mary Hunsicker" w:date="2021-11-29T09:26:00Z">
        <w:r w:rsidR="000771BD">
          <w:rPr>
            <w:rFonts w:ascii="Times" w:hAnsi="Times"/>
            <w:color w:val="000000" w:themeColor="text1"/>
          </w:rPr>
          <w:t>individual</w:t>
        </w:r>
      </w:ins>
      <w:ins w:id="177" w:author="Mary Hunsicker" w:date="2021-11-29T09:24:00Z">
        <w:r w:rsidR="000771BD">
          <w:rPr>
            <w:rFonts w:ascii="Times" w:hAnsi="Times"/>
            <w:color w:val="000000" w:themeColor="text1"/>
          </w:rPr>
          <w:t xml:space="preserve"> species (i.e., </w:t>
        </w:r>
      </w:ins>
      <w:ins w:id="178" w:author="Mary Hunsicker" w:date="2021-11-29T09:26:00Z">
        <w:r w:rsidR="000771BD">
          <w:rPr>
            <w:rFonts w:ascii="Times" w:hAnsi="Times"/>
            <w:color w:val="000000" w:themeColor="text1"/>
          </w:rPr>
          <w:t>the biology time series</w:t>
        </w:r>
      </w:ins>
      <w:ins w:id="179" w:author="Mary Hunsicker" w:date="2021-11-29T09:23:00Z">
        <w:r w:rsidR="000771BD">
          <w:rPr>
            <w:rFonts w:ascii="Times" w:hAnsi="Times"/>
            <w:color w:val="000000" w:themeColor="text1"/>
          </w:rPr>
          <w:t xml:space="preserve"> summarized by the DFA model</w:t>
        </w:r>
      </w:ins>
      <w:ins w:id="180" w:author="Mary Hunsicker" w:date="2021-11-29T09:24:00Z">
        <w:r w:rsidR="000771BD">
          <w:rPr>
            <w:rFonts w:ascii="Times" w:hAnsi="Times"/>
            <w:color w:val="000000" w:themeColor="text1"/>
          </w:rPr>
          <w:t>).</w:t>
        </w:r>
      </w:ins>
      <w:del w:id="181"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82" w:author="Mary Hunsicker" w:date="2021-11-29T09:18:00Z">
        <w:r w:rsidR="0093154E" w:rsidRPr="0048540C" w:rsidDel="00D51FFE">
          <w:rPr>
            <w:rFonts w:ascii="Times" w:hAnsi="Times"/>
            <w:color w:val="000000" w:themeColor="text1"/>
          </w:rPr>
          <w:delText>individual species parameter</w:delText>
        </w:r>
      </w:del>
      <w:del w:id="183" w:author="Mary Hunsicker" w:date="2021-11-29T09:22:00Z">
        <w:r w:rsidR="0093154E" w:rsidRPr="0048540C" w:rsidDel="000771BD">
          <w:rPr>
            <w:rFonts w:ascii="Times" w:hAnsi="Times"/>
            <w:color w:val="000000" w:themeColor="text1"/>
          </w:rPr>
          <w:delText>s</w:delText>
        </w:r>
      </w:del>
      <w:ins w:id="184" w:author="Mary Hunsicker" w:date="2021-11-29T09:19:00Z">
        <w:r w:rsidR="00D51FFE">
          <w:rPr>
            <w:rFonts w:ascii="Times" w:hAnsi="Times"/>
            <w:color w:val="000000" w:themeColor="text1"/>
          </w:rPr>
          <w:t xml:space="preserve"> </w:t>
        </w:r>
      </w:ins>
      <w:ins w:id="185" w:author="Mary Hunsicker" w:date="2021-11-29T09:22:00Z">
        <w:r w:rsidR="000771BD">
          <w:rPr>
            <w:rFonts w:ascii="Times" w:hAnsi="Times"/>
            <w:color w:val="000000" w:themeColor="text1"/>
          </w:rPr>
          <w:t>i</w:t>
        </w:r>
      </w:ins>
      <w:ins w:id="186"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87" w:author="Mary Hunsicker" w:date="2021-11-29T09:28:00Z">
        <w:r w:rsidR="000771BD">
          <w:rPr>
            <w:rFonts w:ascii="Times" w:hAnsi="Times"/>
            <w:color w:val="000000" w:themeColor="text1"/>
          </w:rPr>
          <w:t>time series</w:t>
        </w:r>
      </w:ins>
      <w:ins w:id="188"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89"/>
      <w:r w:rsidR="00F1530A" w:rsidRPr="0048540C">
        <w:rPr>
          <w:rFonts w:ascii="Times" w:hAnsi="Times" w:cs="Arial"/>
          <w:color w:val="000000" w:themeColor="text1"/>
          <w:shd w:val="clear" w:color="auto" w:fill="FFFFFF"/>
        </w:rPr>
        <w:t>200</w:t>
      </w:r>
      <w:ins w:id="190" w:author="Mary Hunsicker" w:date="2021-11-24T14:39:00Z">
        <w:r w:rsidR="00CD3966">
          <w:rPr>
            <w:rFonts w:ascii="Times" w:hAnsi="Times" w:cs="Arial"/>
            <w:color w:val="000000" w:themeColor="text1"/>
            <w:shd w:val="clear" w:color="auto" w:fill="FFFFFF"/>
          </w:rPr>
          <w:t>8</w:t>
        </w:r>
      </w:ins>
      <w:del w:id="191"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92" w:author="Mary Hunsicker" w:date="2021-11-24T14:39:00Z">
        <w:r w:rsidR="00CD3966">
          <w:rPr>
            <w:rFonts w:ascii="Times" w:hAnsi="Times" w:cs="Arial"/>
            <w:color w:val="000000" w:themeColor="text1"/>
            <w:shd w:val="clear" w:color="auto" w:fill="FFFFFF"/>
          </w:rPr>
          <w:t>8</w:t>
        </w:r>
      </w:ins>
      <w:del w:id="193"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89"/>
      <w:r w:rsidR="008600F2">
        <w:rPr>
          <w:rStyle w:val="CommentReference"/>
          <w:rFonts w:asciiTheme="minorHAnsi" w:eastAsiaTheme="minorHAnsi" w:hAnsiTheme="minorHAnsi" w:cstheme="minorBidi"/>
        </w:rPr>
        <w:commentReference w:id="189"/>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94"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95" w:author="Mary Hunsicker" w:date="2021-11-24T15:09:00Z"/>
          <w:moveTo w:id="196"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an AR(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97" w:author="Mary Hunsicker" w:date="2021-11-24T15:08:00Z" w:name="move88658952"/>
      <w:moveTo w:id="198"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Seo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97"/>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99"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00" w:author="Mary Hunsicker" w:date="2021-11-24T15:08:00Z" w:name="move88658952"/>
      <w:moveFrom w:id="201"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00"/>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AR(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 xml:space="preserve">isothermal layer depth; BV, Brunt-Väisälä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02" w:author="Mary Hunsicker" w:date="2021-11-23T13:46:00Z">
        <w:r w:rsidR="00E079FC">
          <w:rPr>
            <w:rFonts w:ascii="Times" w:hAnsi="Times" w:cs="Arial"/>
            <w:iCs/>
          </w:rPr>
          <w:t>2</w:t>
        </w:r>
      </w:ins>
      <w:del w:id="203"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most juvenile groundfishes</w:t>
      </w:r>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r w:rsidR="00333376" w:rsidRPr="008D6488">
        <w:rPr>
          <w:rFonts w:ascii="Times" w:hAnsi="Times"/>
          <w:i/>
        </w:rPr>
        <w:t>Sardinops sagax</w:t>
      </w:r>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Merluccius productus</w:t>
      </w:r>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04" w:author="Mary Hunsicker" w:date="2021-11-24T14:46:00Z">
        <w:r w:rsidR="00CD3966">
          <w:rPr>
            <w:rFonts w:ascii="Times" w:hAnsi="Times"/>
          </w:rPr>
          <w:t xml:space="preserve">: marine heatwave </w:t>
        </w:r>
      </w:ins>
      <w:ins w:id="205"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C4F7F8A"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06"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This shift coincides with a strong increase in the abundance of a few species during that period, including eared blacksmelt (</w:t>
      </w:r>
      <w:r w:rsidR="00534FD2" w:rsidRPr="00534FD2">
        <w:rPr>
          <w:i/>
          <w:iCs/>
          <w:color w:val="222222"/>
          <w:shd w:val="clear" w:color="auto" w:fill="FFFFFF"/>
        </w:rPr>
        <w:t>Lipolagus ochotensis</w:t>
      </w:r>
      <w:r w:rsidR="00534FD2" w:rsidRPr="00534FD2">
        <w:rPr>
          <w:color w:val="222222"/>
          <w:shd w:val="clear" w:color="auto" w:fill="FFFFFF"/>
        </w:rPr>
        <w:t>), slender blacksmelt (</w:t>
      </w:r>
      <w:r w:rsidR="00534FD2" w:rsidRPr="00534FD2">
        <w:rPr>
          <w:i/>
          <w:iCs/>
          <w:color w:val="222222"/>
          <w:shd w:val="clear" w:color="auto" w:fill="FFFFFF"/>
        </w:rPr>
        <w:t>Bathylagus pacificus</w:t>
      </w:r>
      <w:r w:rsidR="00534FD2" w:rsidRPr="00534FD2">
        <w:rPr>
          <w:color w:val="222222"/>
          <w:shd w:val="clear" w:color="auto" w:fill="FFFFFF"/>
        </w:rPr>
        <w:t>), northern lampfish (</w:t>
      </w:r>
      <w:r w:rsidR="00534FD2" w:rsidRPr="00534FD2">
        <w:rPr>
          <w:i/>
          <w:iCs/>
          <w:color w:val="222222"/>
          <w:shd w:val="clear" w:color="auto" w:fill="FFFFFF"/>
        </w:rPr>
        <w:t>Stenobrachius leucopsarus</w:t>
      </w:r>
      <w:r w:rsidR="00534FD2" w:rsidRPr="00534FD2">
        <w:rPr>
          <w:color w:val="222222"/>
          <w:shd w:val="clear" w:color="auto" w:fill="FFFFFF"/>
        </w:rPr>
        <w:t xml:space="preserve">), </w:t>
      </w:r>
      <w:ins w:id="207" w:author="Mary Hunsicker" w:date="2021-11-23T14:12:00Z">
        <w:r w:rsidR="001E337E">
          <w:rPr>
            <w:color w:val="222222"/>
            <w:shd w:val="clear" w:color="auto" w:fill="FFFFFF"/>
          </w:rPr>
          <w:t xml:space="preserve">which are cool water associated </w:t>
        </w:r>
      </w:ins>
      <w:ins w:id="208" w:author="Mary Hunsicker" w:date="2021-11-23T14:13:00Z">
        <w:r w:rsidR="001E337E">
          <w:rPr>
            <w:color w:val="222222"/>
            <w:shd w:val="clear" w:color="auto" w:fill="FFFFFF"/>
          </w:rPr>
          <w:t xml:space="preserve">mesopelagic </w:t>
        </w:r>
      </w:ins>
      <w:ins w:id="209"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r w:rsidR="00534FD2" w:rsidRPr="00534FD2">
        <w:rPr>
          <w:i/>
          <w:iCs/>
          <w:color w:val="222222"/>
          <w:shd w:val="clear" w:color="auto" w:fill="FFFFFF"/>
        </w:rPr>
        <w:t>Engraulis mordax</w:t>
      </w:r>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10" w:author="Mary Hunsicker" w:date="2021-11-23T14:14:00Z">
        <w:r w:rsidR="001E337E">
          <w:rPr>
            <w:rFonts w:cs="Arial"/>
          </w:rPr>
          <w:t>3</w:t>
        </w:r>
      </w:ins>
      <w:del w:id="211"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McClatchie et al. 2008, 2009, Bjorkstedt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12"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r w:rsidR="00333376" w:rsidRPr="003A2134">
        <w:rPr>
          <w:rFonts w:ascii="Times" w:hAnsi="Times" w:cs="Arial"/>
          <w:i/>
          <w:color w:val="000000"/>
        </w:rPr>
        <w:t>Doryteuthis opalescens</w:t>
      </w:r>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13"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14"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lastRenderedPageBreak/>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had an AR(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Väisälä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15" w:author="Mary Hunsicker" w:date="2021-11-30T15:50:00Z">
        <w:r w:rsidR="005937B9" w:rsidDel="008600F2">
          <w:rPr>
            <w:rFonts w:ascii="Times" w:hAnsi="Times" w:cs="Arial"/>
          </w:rPr>
          <w:delText xml:space="preserve">nine </w:delText>
        </w:r>
      </w:del>
      <w:ins w:id="216" w:author="Mary Hunsicker" w:date="2021-11-30T15:50:00Z">
        <w:r w:rsidR="008600F2">
          <w:rPr>
            <w:rFonts w:ascii="Times" w:hAnsi="Times" w:cs="Arial"/>
          </w:rPr>
          <w:t xml:space="preserve">ten </w:t>
        </w:r>
      </w:ins>
      <w:r w:rsidR="005937B9">
        <w:rPr>
          <w:rFonts w:ascii="Times" w:hAnsi="Times" w:cs="Arial"/>
        </w:rPr>
        <w:t>additional years (200</w:t>
      </w:r>
      <w:ins w:id="217" w:author="Mary Hunsicker" w:date="2021-11-30T15:47:00Z">
        <w:r w:rsidR="008600F2">
          <w:rPr>
            <w:rFonts w:ascii="Times" w:hAnsi="Times" w:cs="Arial"/>
          </w:rPr>
          <w:t>8</w:t>
        </w:r>
      </w:ins>
      <w:del w:id="218"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19" w:author="Mary Hunsicker" w:date="2021-11-30T15:47:00Z">
        <w:r w:rsidR="008600F2">
          <w:rPr>
            <w:rFonts w:ascii="Times" w:hAnsi="Times" w:cs="Arial"/>
          </w:rPr>
          <w:t>7</w:t>
        </w:r>
      </w:ins>
      <w:del w:id="220" w:author="Mary Hunsicker" w:date="2021-11-30T15:47:00Z">
        <w:r w:rsidR="005937B9" w:rsidDel="008600F2">
          <w:rPr>
            <w:rFonts w:ascii="Times" w:hAnsi="Times" w:cs="Arial"/>
          </w:rPr>
          <w:delText>7</w:delText>
        </w:r>
      </w:del>
      <w:r w:rsidR="005937B9">
        <w:rPr>
          <w:rFonts w:ascii="Times" w:hAnsi="Times" w:cs="Arial"/>
        </w:rPr>
        <w:t xml:space="preserve">, </w:t>
      </w:r>
      <w:del w:id="221" w:author="Mary Hunsicker" w:date="2021-11-30T15:54:00Z">
        <w:r w:rsidR="00DA771F" w:rsidDel="005461EF">
          <w:rPr>
            <w:rFonts w:ascii="Times" w:hAnsi="Times" w:cs="Arial"/>
          </w:rPr>
          <w:delText xml:space="preserve">S8 </w:delText>
        </w:r>
      </w:del>
      <w:r w:rsidR="005937B9">
        <w:rPr>
          <w:rFonts w:ascii="Times" w:hAnsi="Times" w:cs="Arial"/>
        </w:rPr>
        <w:t>Fig.</w:t>
      </w:r>
      <w:ins w:id="222"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2) using a Studen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23"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24" w:author="Mary Hunsicker" w:date="2021-11-30T15:53:00Z"/>
          <w:rFonts w:ascii="Times" w:hAnsi="Times"/>
        </w:rPr>
      </w:pPr>
    </w:p>
    <w:p w14:paraId="75F10F44" w14:textId="044A6ACE" w:rsidR="005461EF" w:rsidRDefault="005461EF">
      <w:pPr>
        <w:spacing w:line="480" w:lineRule="auto"/>
        <w:rPr>
          <w:ins w:id="225" w:author="Mary Hunsicker" w:date="2021-11-30T15:53:00Z"/>
          <w:rFonts w:ascii="Times" w:hAnsi="Times"/>
        </w:rPr>
        <w:pPrChange w:id="226" w:author="Mary Hunsicker" w:date="2021-11-30T15:53:00Z">
          <w:pPr/>
        </w:pPrChange>
      </w:pPr>
      <w:ins w:id="227" w:author="Mary Hunsicker" w:date="2021-11-30T15:53:00Z">
        <w:r w:rsidRPr="005461EF">
          <w:rPr>
            <w:rFonts w:ascii="Times" w:hAnsi="Times" w:cs="Arial"/>
            <w:b/>
            <w:bCs/>
            <w:rPrChange w:id="228" w:author="Mary Hunsicker" w:date="2021-11-30T15:53:00Z">
              <w:rPr>
                <w:rFonts w:ascii="Times" w:hAnsi="Times" w:cs="Arial"/>
              </w:rPr>
            </w:rPrChange>
          </w:rPr>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29"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30"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31" w:author="Mary Hunsicker" w:date="2021-11-30T15:54:00Z">
        <w:r w:rsidR="005461EF">
          <w:rPr>
            <w:rFonts w:ascii="Times" w:hAnsi="Times" w:cs="Arial"/>
            <w:color w:val="000000"/>
          </w:rPr>
          <w:t>8</w:t>
        </w:r>
      </w:ins>
      <w:del w:id="232"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Uria aalge</w:t>
      </w:r>
      <w:r w:rsidRPr="0030230E">
        <w:rPr>
          <w:rFonts w:ascii="Times" w:hAnsi="Times" w:cs="Arial"/>
          <w:color w:val="000000"/>
        </w:rPr>
        <w:t>, Cassin’s auklet</w:t>
      </w:r>
      <w:r w:rsidR="00333376">
        <w:rPr>
          <w:rFonts w:ascii="Times" w:hAnsi="Times" w:cs="Arial"/>
          <w:color w:val="000000"/>
        </w:rPr>
        <w:t xml:space="preserve"> </w:t>
      </w:r>
      <w:r w:rsidR="00333376" w:rsidRPr="003A2134">
        <w:rPr>
          <w:rFonts w:ascii="Times" w:hAnsi="Times"/>
          <w:i/>
          <w:color w:val="000000"/>
        </w:rPr>
        <w:t>Ptychoramphus</w:t>
      </w:r>
      <w:r w:rsidR="00333376" w:rsidRPr="003A2134">
        <w:rPr>
          <w:rFonts w:ascii="Times" w:hAnsi="Times" w:cs="Arial"/>
          <w:i/>
          <w:color w:val="000000"/>
        </w:rPr>
        <w:t> aleuticus</w:t>
      </w:r>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r w:rsidR="00333376" w:rsidRPr="003A2134">
        <w:rPr>
          <w:rFonts w:ascii="Times" w:hAnsi="Times" w:cs="Arial"/>
          <w:i/>
          <w:color w:val="000000"/>
        </w:rPr>
        <w:t>Citharichthys sordidus</w:t>
      </w:r>
      <w:r w:rsidR="00680E4C" w:rsidRPr="0030230E">
        <w:rPr>
          <w:rFonts w:ascii="Times" w:hAnsi="Times" w:cs="Arial"/>
          <w:color w:val="000000"/>
        </w:rPr>
        <w:t xml:space="preserve">, </w:t>
      </w:r>
      <w:r w:rsidRPr="0030230E">
        <w:rPr>
          <w:rFonts w:ascii="Times" w:hAnsi="Times" w:cs="Arial"/>
          <w:color w:val="000000"/>
        </w:rPr>
        <w:t xml:space="preserve">juvenile </w:t>
      </w:r>
      <w:r w:rsidR="00680E4C" w:rsidRPr="0030230E">
        <w:rPr>
          <w:rFonts w:ascii="Times" w:hAnsi="Times" w:cs="Arial"/>
          <w:color w:val="000000"/>
        </w:rPr>
        <w:t>halfbanded rockfish</w:t>
      </w:r>
      <w:r w:rsidR="00333376">
        <w:rPr>
          <w:rFonts w:ascii="Times" w:hAnsi="Times" w:cs="Arial"/>
          <w:color w:val="000000"/>
        </w:rPr>
        <w:t xml:space="preserve"> </w:t>
      </w:r>
      <w:r w:rsidR="00333376" w:rsidRPr="003A2134">
        <w:rPr>
          <w:rFonts w:ascii="Times" w:hAnsi="Times" w:cs="Arial"/>
          <w:i/>
          <w:color w:val="000000"/>
        </w:rPr>
        <w:t>Sebastes semicinctus</w:t>
      </w:r>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33" w:author="Mary Hunsicker" w:date="2021-11-30T15:54:00Z">
        <w:r w:rsidR="005461EF">
          <w:rPr>
            <w:rFonts w:ascii="Times" w:hAnsi="Times" w:cs="Arial"/>
            <w:color w:val="000000"/>
          </w:rPr>
          <w:t>8</w:t>
        </w:r>
      </w:ins>
      <w:del w:id="234"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r w:rsidR="004225ED">
        <w:rPr>
          <w:rFonts w:ascii="Times" w:hAnsi="Times" w:cs="Arial"/>
          <w:color w:val="000000"/>
        </w:rPr>
        <w:t>c</w:t>
      </w:r>
      <w:r w:rsidR="00680E4C" w:rsidRPr="00766BA7">
        <w:rPr>
          <w:rFonts w:ascii="Times" w:hAnsi="Times" w:cs="Arial"/>
          <w:color w:val="000000"/>
        </w:rPr>
        <w:t xml:space="preserve">hilipepper </w:t>
      </w:r>
      <w:r w:rsidR="00333376" w:rsidRPr="003A2134">
        <w:rPr>
          <w:rFonts w:ascii="Times" w:hAnsi="Times" w:cs="Arial"/>
          <w:i/>
          <w:color w:val="000000"/>
        </w:rPr>
        <w:t>Sebastes goodei</w:t>
      </w:r>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Sebastes entomelas</w:t>
      </w:r>
      <w:r w:rsidRPr="00766BA7">
        <w:rPr>
          <w:rFonts w:ascii="Times" w:hAnsi="Times" w:cs="Arial"/>
          <w:color w:val="000000"/>
        </w:rPr>
        <w:t xml:space="preserve">) </w:t>
      </w:r>
      <w:r w:rsidRPr="0030230E">
        <w:rPr>
          <w:rFonts w:ascii="Times" w:hAnsi="Times" w:cs="Arial"/>
          <w:color w:val="000000"/>
        </w:rPr>
        <w:t>and larval fishes (northern anchovy, mesopelagics)</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35" w:author="Mary Hunsicker" w:date="2021-11-30T15:55:00Z">
        <w:r w:rsidR="005461EF">
          <w:rPr>
            <w:rFonts w:ascii="Times" w:hAnsi="Times" w:cs="Arial"/>
            <w:color w:val="000000"/>
          </w:rPr>
          <w:t>9</w:t>
        </w:r>
      </w:ins>
      <w:del w:id="236"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t>
      </w:r>
      <w:r w:rsidR="000A0013">
        <w:rPr>
          <w:rFonts w:ascii="Times" w:hAnsi="Times" w:cs="Arial"/>
        </w:rPr>
        <w:lastRenderedPageBreak/>
        <w:t>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237"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38" w:author="Mary Hunsicker" w:date="2021-11-30T11:22:00Z" w:name="move89163754"/>
      <w:moveTo w:id="239"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238"/>
      <w:ins w:id="240"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241" w:author="Mary Hunsicker" w:date="2021-11-30T11:45:00Z">
        <w:r w:rsidR="00000D86">
          <w:rPr>
            <w:rFonts w:ascii="Times" w:hAnsi="Times" w:cs="Arial"/>
          </w:rPr>
          <w:t xml:space="preserve"> </w:t>
        </w:r>
      </w:ins>
      <w:ins w:id="242"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243" w:author="Mary Hunsicker" w:date="2021-11-30T11:24:00Z">
            <w:rPr>
              <w:rFonts w:eastAsiaTheme="minorHAnsi"/>
              <w:color w:val="000000" w:themeColor="text1"/>
            </w:rPr>
          </w:rPrChange>
        </w:rPr>
      </w:pPr>
      <w:moveFromRangeStart w:id="244" w:author="Mary Hunsicker" w:date="2021-11-30T11:22:00Z" w:name="move89163754"/>
      <w:moveFrom w:id="245" w:author="Mary Hunsicker" w:date="2021-11-30T11:22:00Z">
        <w:r w:rsidDel="00BE39F4">
          <w:lastRenderedPageBreak/>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244"/>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246" w:author="Mary Hunsicker" w:date="2021-11-30T11:13:00Z">
        <w:r w:rsidR="00EE3EC0">
          <w:rPr>
            <w:rFonts w:ascii="Times" w:eastAsiaTheme="minorHAnsi" w:hAnsi="Times"/>
          </w:rPr>
          <w:t>)</w:t>
        </w:r>
      </w:ins>
      <w:del w:id="247"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248"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249" w:author="Mary Hunsicker" w:date="2021-11-30T11:47:00Z">
        <w:r w:rsidR="00000D86">
          <w:rPr>
            <w:color w:val="000000" w:themeColor="text1"/>
            <w:shd w:val="clear" w:color="auto" w:fill="FFFFFF"/>
          </w:rPr>
          <w:t xml:space="preserve">study </w:t>
        </w:r>
      </w:ins>
      <w:del w:id="250" w:author="Mary Hunsicker" w:date="2021-11-30T11:47:00Z">
        <w:r w:rsidR="00144EB0" w:rsidRPr="00144EB0" w:rsidDel="00000D86">
          <w:rPr>
            <w:color w:val="000000" w:themeColor="text1"/>
            <w:shd w:val="clear" w:color="auto" w:fill="FFFFFF"/>
          </w:rPr>
          <w:delText>identified several species that caused the 1960s shift</w:delText>
        </w:r>
      </w:del>
      <w:del w:id="251" w:author="Mary Hunsicker" w:date="2021-11-30T11:46:00Z">
        <w:r w:rsidR="00144EB0" w:rsidDel="00000D86">
          <w:rPr>
            <w:color w:val="000000" w:themeColor="text1"/>
            <w:shd w:val="clear" w:color="auto" w:fill="FFFFFF"/>
          </w:rPr>
          <w:delText xml:space="preserve"> </w:delText>
        </w:r>
      </w:del>
      <w:del w:id="252" w:author="Mary Hunsicker" w:date="2021-11-30T11:33:00Z">
        <w:r w:rsidR="00144EB0" w:rsidRPr="00144EB0" w:rsidDel="00D95658">
          <w:rPr>
            <w:color w:val="000000" w:themeColor="text1"/>
            <w:shd w:val="clear" w:color="auto" w:fill="FFFFFF"/>
          </w:rPr>
          <w:delText>and t</w:delText>
        </w:r>
      </w:del>
      <w:del w:id="253"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254"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255" w:author="Mary Hunsicker" w:date="2021-11-30T11:24:00Z">
        <w:r w:rsidR="00BE39F4">
          <w:t>elsewhere in the time series.</w:t>
        </w:r>
      </w:ins>
      <w:del w:id="256"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257" w:author="Mary Hunsicker" w:date="2021-11-30T11:20:00Z">
        <w:r w:rsidR="00BE39F4">
          <w:rPr>
            <w:color w:val="000000" w:themeColor="text1"/>
            <w:shd w:val="clear" w:color="auto" w:fill="FFFFFF"/>
          </w:rPr>
          <w:t xml:space="preserve"> a </w:t>
        </w:r>
      </w:ins>
      <w:del w:id="258"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259" w:author="Mary Hunsicker" w:date="2021-11-30T11:20:00Z">
        <w:r w:rsidRPr="00873696" w:rsidDel="00BE39F4">
          <w:rPr>
            <w:color w:val="000000" w:themeColor="text1"/>
            <w:shd w:val="clear" w:color="auto" w:fill="FFFFFF"/>
          </w:rPr>
          <w:delText xml:space="preserve">of </w:delText>
        </w:r>
      </w:del>
      <w:ins w:id="260"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261" w:author="Mary Hunsicker" w:date="2021-11-30T11:35:00Z">
        <w:r w:rsidR="00D95658">
          <w:rPr>
            <w:color w:val="000000" w:themeColor="text1"/>
            <w:shd w:val="clear" w:color="auto" w:fill="FFFFFF"/>
          </w:rPr>
          <w:t>ulf of Alaska</w:t>
        </w:r>
      </w:ins>
      <w:ins w:id="262" w:author="Mary Hunsicker" w:date="2021-11-30T11:36:00Z">
        <w:r w:rsidR="00D95658">
          <w:rPr>
            <w:color w:val="000000" w:themeColor="text1"/>
            <w:shd w:val="clear" w:color="auto" w:fill="FFFFFF"/>
          </w:rPr>
          <w:t xml:space="preserve"> (GOA)</w:t>
        </w:r>
      </w:ins>
      <w:del w:id="263"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r w:rsidR="00751A13">
        <w:rPr>
          <w:rFonts w:ascii="Times" w:eastAsiaTheme="minorHAnsi" w:hAnsi="Times"/>
        </w:rPr>
        <w:t>Suryan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w:t>
      </w:r>
      <w:r w:rsidR="00751A13">
        <w:rPr>
          <w:rFonts w:ascii="Times" w:eastAsiaTheme="minorHAnsi" w:hAnsi="Times"/>
        </w:rPr>
        <w:lastRenderedPageBreak/>
        <w:t xml:space="preserve">community states during 2010-2014 and 2015-2018. The different conclusions of </w:t>
      </w:r>
      <w:r>
        <w:rPr>
          <w:rFonts w:ascii="Times" w:eastAsiaTheme="minorHAnsi" w:hAnsi="Times"/>
        </w:rPr>
        <w:t>Suryan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Suryan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75502EF6" w:rsidR="001A4B80" w:rsidRDefault="000B6CC9" w:rsidP="001A4B80">
      <w:pPr>
        <w:spacing w:line="480" w:lineRule="auto"/>
        <w:ind w:firstLine="720"/>
      </w:pPr>
      <w:del w:id="264"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265" w:author="Mary Hunsicker" w:date="2021-11-30T12:48:00Z">
        <w:r w:rsidR="005E5CD2" w:rsidDel="00393AE9">
          <w:rPr>
            <w:rFonts w:ascii="Times" w:hAnsi="Times" w:cs="Arial"/>
          </w:rPr>
          <w:delText>T</w:delText>
        </w:r>
      </w:del>
      <w:del w:id="266"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267" w:author="Mary Hunsicker" w:date="2021-11-30T13:04:00Z">
        <w:r w:rsidR="00A81B18">
          <w:rPr>
            <w:rFonts w:ascii="Times" w:hAnsi="Times" w:cs="Arial"/>
          </w:rPr>
          <w:t xml:space="preserve">The </w:t>
        </w:r>
      </w:ins>
      <w:ins w:id="268"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269" w:author="Mary Hunsicker" w:date="2021-11-30T13:17:00Z">
        <w:r w:rsidR="001A4B80">
          <w:rPr>
            <w:rFonts w:ascii="Times" w:eastAsiaTheme="minorHAnsi" w:hAnsi="Times"/>
          </w:rPr>
          <w:t xml:space="preserve">our the CCE </w:t>
        </w:r>
      </w:ins>
      <w:ins w:id="270" w:author="Mary Hunsicker" w:date="2021-11-30T13:18:00Z">
        <w:r w:rsidR="001A4B80">
          <w:rPr>
            <w:rFonts w:ascii="Times" w:eastAsiaTheme="minorHAnsi" w:hAnsi="Times"/>
          </w:rPr>
          <w:t xml:space="preserve">shared </w:t>
        </w:r>
      </w:ins>
      <w:ins w:id="271" w:author="Mary Hunsicker" w:date="2021-11-30T13:17:00Z">
        <w:r w:rsidR="001A4B80">
          <w:rPr>
            <w:rFonts w:ascii="Times" w:eastAsiaTheme="minorHAnsi" w:hAnsi="Times"/>
          </w:rPr>
          <w:t>biology trend a</w:t>
        </w:r>
      </w:ins>
      <w:ins w:id="272" w:author="Mary Hunsicker" w:date="2021-11-30T13:18:00Z">
        <w:r w:rsidR="001A4B80">
          <w:rPr>
            <w:rFonts w:ascii="Times" w:eastAsiaTheme="minorHAnsi" w:hAnsi="Times"/>
          </w:rPr>
          <w:t>nd landings</w:t>
        </w:r>
      </w:ins>
      <w:ins w:id="273" w:author="Mary Hunsicker" w:date="2021-11-30T13:17:00Z">
        <w:r w:rsidR="001A4B80">
          <w:rPr>
            <w:rFonts w:ascii="Times" w:eastAsiaTheme="minorHAnsi" w:hAnsi="Times"/>
          </w:rPr>
          <w:t xml:space="preserve"> </w:t>
        </w:r>
      </w:ins>
      <w:ins w:id="274" w:author="Mary Hunsicker" w:date="2021-11-30T13:18:00Z">
        <w:r w:rsidR="001A4B80">
          <w:rPr>
            <w:rFonts w:ascii="Times" w:eastAsiaTheme="minorHAnsi" w:hAnsi="Times"/>
          </w:rPr>
          <w:t xml:space="preserve">captured an </w:t>
        </w:r>
      </w:ins>
      <w:ins w:id="275"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276" w:author="Mary Hunsicker" w:date="2021-11-30T13:53:00Z">
        <w:r w:rsidR="009076E4">
          <w:rPr>
            <w:rFonts w:ascii="Times" w:eastAsiaTheme="minorHAnsi" w:hAnsi="Times"/>
          </w:rPr>
          <w:t>war</w:t>
        </w:r>
      </w:ins>
      <w:ins w:id="277" w:author="Mary Hunsicker" w:date="2021-11-30T13:54:00Z">
        <w:r w:rsidR="009076E4">
          <w:rPr>
            <w:rFonts w:ascii="Times" w:eastAsiaTheme="minorHAnsi" w:hAnsi="Times"/>
          </w:rPr>
          <w:t xml:space="preserve">ming </w:t>
        </w:r>
      </w:ins>
      <w:ins w:id="278" w:author="Mary Hunsicker" w:date="2021-11-30T13:17:00Z">
        <w:r w:rsidR="001A4B80">
          <w:rPr>
            <w:rFonts w:ascii="Times" w:eastAsiaTheme="minorHAnsi" w:hAnsi="Times"/>
          </w:rPr>
          <w:t>events</w:t>
        </w:r>
      </w:ins>
      <w:ins w:id="279" w:author="Mary Hunsicker" w:date="2021-11-30T13:53:00Z">
        <w:r w:rsidR="009076E4">
          <w:rPr>
            <w:rFonts w:ascii="Times" w:eastAsiaTheme="minorHAnsi" w:hAnsi="Times"/>
          </w:rPr>
          <w:t xml:space="preserve">. </w:t>
        </w:r>
      </w:ins>
      <w:ins w:id="280" w:author="Mary Hunsicker" w:date="2021-11-30T13:36:00Z">
        <w:r w:rsidR="0016389F">
          <w:rPr>
            <w:rFonts w:ascii="Times" w:eastAsiaTheme="minorHAnsi" w:hAnsi="Times"/>
          </w:rPr>
          <w:t>The abunda</w:t>
        </w:r>
      </w:ins>
      <w:ins w:id="281" w:author="Mary Hunsicker" w:date="2021-11-30T13:37:00Z">
        <w:r w:rsidR="0016389F">
          <w:rPr>
            <w:rFonts w:ascii="Times" w:eastAsiaTheme="minorHAnsi" w:hAnsi="Times"/>
          </w:rPr>
          <w:t xml:space="preserve">nce of </w:t>
        </w:r>
        <w:r w:rsidR="0016389F">
          <w:rPr>
            <w:rFonts w:ascii="Times" w:hAnsi="Times" w:cs="Arial"/>
          </w:rPr>
          <w:t>s</w:t>
        </w:r>
      </w:ins>
      <w:del w:id="282" w:author="Mary Hunsicker" w:date="2021-11-30T13:21:00Z">
        <w:r w:rsidR="001A4B80" w:rsidDel="001F22AF">
          <w:rPr>
            <w:rFonts w:ascii="Times" w:hAnsi="Times" w:cs="Arial"/>
          </w:rPr>
          <w:delText>s</w:delText>
        </w:r>
      </w:del>
      <w:r w:rsidR="001A4B80">
        <w:rPr>
          <w:rFonts w:ascii="Times" w:hAnsi="Times" w:cs="Arial"/>
        </w:rPr>
        <w:t xml:space="preserve">everal </w:t>
      </w:r>
      <w:del w:id="283" w:author="Mary Hunsicker" w:date="2021-11-30T13:29:00Z">
        <w:r w:rsidR="001A4B80" w:rsidDel="0016389F">
          <w:rPr>
            <w:rFonts w:ascii="Times" w:hAnsi="Times" w:cs="Arial"/>
          </w:rPr>
          <w:delText xml:space="preserve">species </w:delText>
        </w:r>
      </w:del>
      <w:ins w:id="284" w:author="Mary Hunsicker" w:date="2021-11-30T13:29:00Z">
        <w:r w:rsidR="0016389F">
          <w:rPr>
            <w:rFonts w:ascii="Times" w:hAnsi="Times" w:cs="Arial"/>
          </w:rPr>
          <w:t>taxa</w:t>
        </w:r>
      </w:ins>
      <w:del w:id="285" w:author="Mary Hunsicker" w:date="2021-11-30T13:33:00Z">
        <w:r w:rsidR="001A4B80" w:rsidDel="0016389F">
          <w:rPr>
            <w:rFonts w:ascii="Times" w:hAnsi="Times" w:cs="Arial"/>
          </w:rPr>
          <w:delText xml:space="preserve">that </w:delText>
        </w:r>
      </w:del>
      <w:del w:id="286" w:author="Mary Hunsicker" w:date="2021-11-30T13:31:00Z">
        <w:r w:rsidR="001A4B80" w:rsidDel="0016389F">
          <w:rPr>
            <w:rFonts w:ascii="Times" w:hAnsi="Times" w:cs="Arial"/>
          </w:rPr>
          <w:delText>are typically associated with cooler ocean conditions</w:delText>
        </w:r>
      </w:del>
      <w:del w:id="287" w:author="Mary Hunsicker" w:date="2021-11-30T13:32:00Z">
        <w:r w:rsidR="001A4B80" w:rsidDel="0016389F">
          <w:rPr>
            <w:rFonts w:ascii="Times" w:hAnsi="Times" w:cs="Arial"/>
          </w:rPr>
          <w:delText xml:space="preserve"> </w:delText>
        </w:r>
      </w:del>
      <w:del w:id="288" w:author="Mary Hunsicker" w:date="2021-11-30T13:33:00Z">
        <w:r w:rsidR="001A4B80" w:rsidDel="0016389F">
          <w:rPr>
            <w:rFonts w:ascii="Times" w:hAnsi="Times" w:cs="Arial"/>
          </w:rPr>
          <w:delText>show</w:delText>
        </w:r>
      </w:del>
      <w:ins w:id="289" w:author="Mary Hunsicker" w:date="2021-11-30T13:33:00Z">
        <w:r w:rsidR="0016389F">
          <w:rPr>
            <w:rFonts w:ascii="Times" w:hAnsi="Times" w:cs="Arial"/>
          </w:rPr>
          <w:t>, including you</w:t>
        </w:r>
      </w:ins>
      <w:ins w:id="290" w:author="Mary Hunsicker" w:date="2021-11-30T13:35:00Z">
        <w:r w:rsidR="0016389F">
          <w:rPr>
            <w:rFonts w:ascii="Times" w:hAnsi="Times" w:cs="Arial"/>
          </w:rPr>
          <w:t>n</w:t>
        </w:r>
      </w:ins>
      <w:ins w:id="291" w:author="Mary Hunsicker" w:date="2021-11-30T13:34:00Z">
        <w:r w:rsidR="0016389F">
          <w:rPr>
            <w:rFonts w:ascii="Times" w:hAnsi="Times" w:cs="Arial"/>
          </w:rPr>
          <w:t>g-of-year</w:t>
        </w:r>
      </w:ins>
      <w:ins w:id="292" w:author="Mary Hunsicker" w:date="2021-11-30T13:38:00Z">
        <w:r w:rsidR="0016389F">
          <w:rPr>
            <w:rFonts w:ascii="Times" w:hAnsi="Times" w:cs="Arial"/>
          </w:rPr>
          <w:t xml:space="preserve"> </w:t>
        </w:r>
      </w:ins>
      <w:ins w:id="293" w:author="Mary Hunsicker" w:date="2021-11-30T13:34:00Z">
        <w:r w:rsidR="0016389F">
          <w:rPr>
            <w:rFonts w:ascii="Times" w:hAnsi="Times" w:cs="Arial"/>
          </w:rPr>
          <w:t>rockfish and anchovy</w:t>
        </w:r>
      </w:ins>
      <w:ins w:id="294" w:author="Mary Hunsicker" w:date="2021-11-30T13:37:00Z">
        <w:r w:rsidR="0016389F">
          <w:rPr>
            <w:rFonts w:ascii="Times" w:hAnsi="Times" w:cs="Arial"/>
          </w:rPr>
          <w:t>, was</w:t>
        </w:r>
      </w:ins>
      <w:ins w:id="295" w:author="Mary Hunsicker" w:date="2021-11-30T13:36:00Z">
        <w:r w:rsidR="0016389F">
          <w:rPr>
            <w:rFonts w:ascii="Times" w:hAnsi="Times" w:cs="Arial"/>
          </w:rPr>
          <w:t xml:space="preserve"> high</w:t>
        </w:r>
      </w:ins>
      <w:del w:id="296" w:author="Mary Hunsicker" w:date="2021-11-30T13:33:00Z">
        <w:r w:rsidR="001A4B80" w:rsidDel="0016389F">
          <w:rPr>
            <w:rFonts w:ascii="Times" w:hAnsi="Times" w:cs="Arial"/>
          </w:rPr>
          <w:delText xml:space="preserve"> </w:delText>
        </w:r>
      </w:del>
      <w:del w:id="297" w:author="Mary Hunsicker" w:date="2021-11-30T13:36:00Z">
        <w:r w:rsidR="001A4B80" w:rsidDel="0016389F">
          <w:rPr>
            <w:rFonts w:ascii="Times" w:hAnsi="Times" w:cs="Arial"/>
          </w:rPr>
          <w:delText>increased relative</w:delText>
        </w:r>
      </w:del>
      <w:r w:rsidR="001A4B80">
        <w:rPr>
          <w:rFonts w:ascii="Times" w:hAnsi="Times" w:cs="Arial"/>
        </w:rPr>
        <w:t xml:space="preserve"> </w:t>
      </w:r>
      <w:del w:id="298"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299" w:author="Mary Hunsicker" w:date="2021-11-30T13:44:00Z">
        <w:r w:rsidR="001A4B80" w:rsidDel="00D16A6F">
          <w:rPr>
            <w:rFonts w:ascii="Times" w:hAnsi="Times" w:cs="Arial"/>
          </w:rPr>
          <w:delText>th</w:delText>
        </w:r>
      </w:del>
      <w:del w:id="300" w:author="Mary Hunsicker" w:date="2021-11-30T13:33:00Z">
        <w:r w:rsidR="001A4B80" w:rsidDel="0016389F">
          <w:rPr>
            <w:rFonts w:ascii="Times" w:hAnsi="Times" w:cs="Arial"/>
          </w:rPr>
          <w:delText>e</w:delText>
        </w:r>
      </w:del>
      <w:ins w:id="301" w:author="Mary Hunsicker" w:date="2021-11-30T13:44:00Z">
        <w:r w:rsidR="00D16A6F">
          <w:rPr>
            <w:rFonts w:ascii="Times" w:hAnsi="Times" w:cs="Arial"/>
          </w:rPr>
          <w:t>the marine heat</w:t>
        </w:r>
      </w:ins>
      <w:ins w:id="302" w:author="Mary Hunsicker" w:date="2021-11-30T13:45:00Z">
        <w:r w:rsidR="00D16A6F">
          <w:rPr>
            <w:rFonts w:ascii="Times" w:hAnsi="Times" w:cs="Arial"/>
          </w:rPr>
          <w:t>wave</w:t>
        </w:r>
      </w:ins>
      <w:r w:rsidR="001A4B80">
        <w:rPr>
          <w:rFonts w:ascii="Times" w:hAnsi="Times" w:cs="Arial"/>
        </w:rPr>
        <w:t xml:space="preserve"> </w:t>
      </w:r>
      <w:del w:id="303" w:author="Mary Hunsicker" w:date="2021-11-30T13:33:00Z">
        <w:r w:rsidR="001A4B80" w:rsidDel="0016389F">
          <w:rPr>
            <w:rFonts w:ascii="Times" w:hAnsi="Times" w:cs="Arial"/>
          </w:rPr>
          <w:delText>marine heatwave</w:delText>
        </w:r>
      </w:del>
      <w:ins w:id="304"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305"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306" w:author="Mary Hunsicker" w:date="2021-11-30T13:33:00Z">
        <w:r w:rsidR="001A4B80" w:rsidDel="0016389F">
          <w:rPr>
            <w:rFonts w:ascii="Times" w:hAnsi="Times" w:cs="Arial"/>
          </w:rPr>
          <w:delText xml:space="preserve">. </w:delText>
        </w:r>
      </w:del>
      <w:ins w:id="307" w:author="Mary Hunsicker" w:date="2021-11-30T13:37:00Z">
        <w:r w:rsidR="0016389F">
          <w:rPr>
            <w:rFonts w:ascii="Times" w:hAnsi="Times" w:cs="Arial"/>
          </w:rPr>
          <w:t>P</w:t>
        </w:r>
      </w:ins>
      <w:del w:id="308"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309" w:author="Mary Hunsicker" w:date="2021-11-30T13:38:00Z">
        <w:r w:rsidR="0016389F">
          <w:rPr>
            <w:rFonts w:ascii="Times" w:hAnsi="Times" w:cs="Arial"/>
          </w:rPr>
          <w:t xml:space="preserve">young-of-year rockfish </w:t>
        </w:r>
      </w:ins>
      <w:del w:id="310"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311" w:author="Mary Hunsicker" w:date="2021-11-30T13:39:00Z">
        <w:r w:rsidR="001A4B80" w:rsidDel="00D16A6F">
          <w:rPr>
            <w:rFonts w:ascii="Times" w:hAnsi="Times" w:cs="Arial"/>
          </w:rPr>
          <w:delText>Our analysis captured this documented pattern</w:delText>
        </w:r>
      </w:del>
      <w:ins w:id="312" w:author="Mary Hunsicker" w:date="2021-11-30T13:39:00Z">
        <w:r w:rsidR="00D16A6F">
          <w:rPr>
            <w:rFonts w:ascii="Times" w:hAnsi="Times" w:cs="Arial"/>
          </w:rPr>
          <w:t>Th</w:t>
        </w:r>
      </w:ins>
      <w:ins w:id="313" w:author="Mary Hunsicker" w:date="2021-11-30T13:40:00Z">
        <w:r w:rsidR="00D16A6F">
          <w:rPr>
            <w:rFonts w:ascii="Times" w:hAnsi="Times" w:cs="Arial"/>
          </w:rPr>
          <w:t xml:space="preserve">e </w:t>
        </w:r>
      </w:ins>
      <w:ins w:id="314" w:author="Mary Hunsicker" w:date="2021-11-30T13:49:00Z">
        <w:r w:rsidR="009076E4">
          <w:rPr>
            <w:rFonts w:ascii="Times" w:hAnsi="Times" w:cs="Arial"/>
          </w:rPr>
          <w:t xml:space="preserve">shared </w:t>
        </w:r>
      </w:ins>
      <w:ins w:id="315" w:author="Mary Hunsicker" w:date="2021-11-30T13:40:00Z">
        <w:r w:rsidR="00D16A6F">
          <w:rPr>
            <w:rFonts w:ascii="Times" w:hAnsi="Times" w:cs="Arial"/>
          </w:rPr>
          <w:t xml:space="preserve">biology trend and loadings </w:t>
        </w:r>
      </w:ins>
      <w:ins w:id="316" w:author="Mary Hunsicker" w:date="2021-11-30T13:52:00Z">
        <w:r w:rsidR="009076E4">
          <w:rPr>
            <w:rFonts w:ascii="Times" w:hAnsi="Times" w:cs="Arial"/>
          </w:rPr>
          <w:t xml:space="preserve">also </w:t>
        </w:r>
      </w:ins>
      <w:del w:id="317" w:author="Mary Hunsicker" w:date="2021-11-30T13:41:00Z">
        <w:r w:rsidR="001A4B80" w:rsidDel="00D16A6F">
          <w:rPr>
            <w:rFonts w:ascii="Times" w:hAnsi="Times" w:cs="Arial"/>
          </w:rPr>
          <w:delText>, showing a</w:delText>
        </w:r>
      </w:del>
      <w:ins w:id="318" w:author="Mary Hunsicker" w:date="2021-11-30T13:41:00Z">
        <w:r w:rsidR="00D16A6F">
          <w:rPr>
            <w:rFonts w:ascii="Times" w:hAnsi="Times" w:cs="Arial"/>
          </w:rPr>
          <w:t>indicate</w:t>
        </w:r>
      </w:ins>
      <w:ins w:id="319" w:author="Mary Hunsicker" w:date="2021-11-30T13:42:00Z">
        <w:r w:rsidR="00D16A6F">
          <w:rPr>
            <w:rFonts w:ascii="Times" w:hAnsi="Times" w:cs="Arial"/>
          </w:rPr>
          <w:t xml:space="preserve"> that</w:t>
        </w:r>
      </w:ins>
      <w:r w:rsidR="001A4B80">
        <w:rPr>
          <w:rFonts w:ascii="Times" w:hAnsi="Times" w:cs="Arial"/>
        </w:rPr>
        <w:t xml:space="preserve"> </w:t>
      </w:r>
      <w:ins w:id="320" w:author="Mary Hunsicker" w:date="2021-11-30T13:42:00Z">
        <w:r w:rsidR="00D16A6F">
          <w:rPr>
            <w:rFonts w:ascii="Times" w:hAnsi="Times" w:cs="Arial"/>
          </w:rPr>
          <w:t xml:space="preserve">the abundance of these </w:t>
        </w:r>
      </w:ins>
      <w:ins w:id="321" w:author="Mary Hunsicker" w:date="2021-11-30T13:50:00Z">
        <w:r w:rsidR="009076E4">
          <w:rPr>
            <w:rFonts w:ascii="Times" w:hAnsi="Times" w:cs="Arial"/>
          </w:rPr>
          <w:t xml:space="preserve">taxa </w:t>
        </w:r>
      </w:ins>
      <w:del w:id="322" w:author="Mary Hunsicker" w:date="2021-11-30T13:42:00Z">
        <w:r w:rsidR="001A4B80" w:rsidDel="00D16A6F">
          <w:rPr>
            <w:rFonts w:ascii="Times" w:hAnsi="Times" w:cs="Arial"/>
          </w:rPr>
          <w:delText xml:space="preserve">reduced abundance of </w:delText>
        </w:r>
      </w:del>
      <w:ins w:id="323" w:author="Mary Hunsicker" w:date="2021-11-30T13:42:00Z">
        <w:r w:rsidR="00D16A6F">
          <w:rPr>
            <w:rFonts w:ascii="Times" w:hAnsi="Times" w:cs="Arial"/>
          </w:rPr>
          <w:t xml:space="preserve">were reduced </w:t>
        </w:r>
      </w:ins>
      <w:del w:id="324"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325" w:author="Mary Hunsicker" w:date="2021-11-30T13:55:00Z">
        <w:r w:rsidR="009076E4">
          <w:rPr>
            <w:rFonts w:ascii="Times" w:hAnsi="Times" w:cs="Arial"/>
          </w:rPr>
          <w:t>ñ</w:t>
        </w:r>
      </w:ins>
      <w:del w:id="326" w:author="Mary Hunsicker" w:date="2021-11-30T13:55:00Z">
        <w:r w:rsidR="001A4B80" w:rsidDel="009076E4">
          <w:rPr>
            <w:rFonts w:ascii="Times" w:hAnsi="Times" w:cs="Arial"/>
          </w:rPr>
          <w:delText>n</w:delText>
        </w:r>
      </w:del>
      <w:r w:rsidR="001A4B80">
        <w:rPr>
          <w:rFonts w:ascii="Times" w:hAnsi="Times" w:cs="Arial"/>
        </w:rPr>
        <w:t xml:space="preserve">o events on </w:t>
      </w:r>
      <w:r w:rsidR="001A4B80">
        <w:rPr>
          <w:rFonts w:ascii="Times" w:hAnsi="Times" w:cs="Arial"/>
        </w:rPr>
        <w:lastRenderedPageBreak/>
        <w:t xml:space="preserve">record (1982–1983, 1997–1998) and unusually low productivity conditions (2005–2006, Peterson et al. 2006). </w:t>
      </w:r>
      <w:del w:id="327" w:author="Mary Hunsicker" w:date="2021-11-30T13:43:00Z">
        <w:r w:rsidR="001A4B80" w:rsidDel="00D16A6F">
          <w:rPr>
            <w:rFonts w:ascii="Times" w:hAnsi="Times" w:cs="Arial"/>
          </w:rPr>
          <w:delText>Our analy</w:delText>
        </w:r>
      </w:del>
      <w:ins w:id="328" w:author="Mary Hunsicker" w:date="2021-11-30T13:52:00Z">
        <w:r w:rsidR="009076E4">
          <w:rPr>
            <w:rFonts w:ascii="Times" w:hAnsi="Times" w:cs="Arial"/>
          </w:rPr>
          <w:t xml:space="preserve"> They </w:t>
        </w:r>
      </w:ins>
      <w:del w:id="329" w:author="Mary Hunsicker" w:date="2021-11-30T13:43:00Z">
        <w:r w:rsidR="001A4B80" w:rsidDel="00D16A6F">
          <w:rPr>
            <w:rFonts w:ascii="Times" w:hAnsi="Times" w:cs="Arial"/>
          </w:rPr>
          <w:delText>sis</w:delText>
        </w:r>
      </w:del>
      <w:del w:id="330" w:author="Mary Hunsicker" w:date="2021-11-30T13:52:00Z">
        <w:r w:rsidR="001A4B80" w:rsidDel="009076E4">
          <w:rPr>
            <w:rFonts w:ascii="Times" w:hAnsi="Times" w:cs="Arial"/>
          </w:rPr>
          <w:delText xml:space="preserve"> </w:delText>
        </w:r>
      </w:del>
      <w:r w:rsidR="001A4B80">
        <w:rPr>
          <w:rFonts w:ascii="Times" w:hAnsi="Times" w:cs="Arial"/>
        </w:rPr>
        <w:t>also capture</w:t>
      </w:r>
      <w:del w:id="331"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ly warm ocean conditions at that time</w:t>
      </w:r>
      <w:ins w:id="332" w:author="Mary Hunsicker" w:date="2021-12-01T10:50:00Z">
        <w:r w:rsidR="00B50834">
          <w:rPr>
            <w:rFonts w:ascii="Times" w:hAnsi="Times" w:cs="Arial"/>
          </w:rPr>
          <w:t xml:space="preserve">, which </w:t>
        </w:r>
      </w:ins>
      <w:del w:id="333" w:author="Mary Hunsicker" w:date="2021-12-01T10:50:00Z">
        <w:r w:rsidR="001A4B80" w:rsidDel="00B50834">
          <w:rPr>
            <w:rFonts w:ascii="Times" w:hAnsi="Times" w:cs="Arial"/>
          </w:rPr>
          <w:delText xml:space="preserve">. This </w:delText>
        </w:r>
      </w:del>
      <w:r w:rsidR="001A4B80">
        <w:rPr>
          <w:rFonts w:ascii="Times" w:hAnsi="Times" w:cs="Arial"/>
        </w:rPr>
        <w:t xml:space="preserve">may be partially explained by the observation that subsurface waters were more subarctic, rather than subtropical in origin (Schroeder et al. 2019) and that there was some strong upwelling during the marine heatwave, particularly in spring 2015 (Peterson et al. 2015, </w:t>
      </w:r>
      <w:r w:rsidR="001A4B80" w:rsidRPr="00F23523">
        <w:rPr>
          <w:rFonts w:ascii="Times" w:hAnsi="Times" w:cs="Arial"/>
        </w:rPr>
        <w:t>Ryan et al. 2017).</w:t>
      </w:r>
      <w:r w:rsidR="001A4B80">
        <w:rPr>
          <w:rFonts w:ascii="Times" w:hAnsi="Times" w:cs="Arial"/>
        </w:rPr>
        <w:t xml:space="preserve"> </w:t>
      </w:r>
      <w:ins w:id="334" w:author="Mary Hunsicker" w:date="2021-11-30T14:06:00Z">
        <w:r w:rsidR="00333959">
          <w:rPr>
            <w:rFonts w:ascii="Times" w:hAnsi="Times" w:cs="Arial"/>
          </w:rPr>
          <w:t>J</w:t>
        </w:r>
      </w:ins>
      <w:ins w:id="335" w:author="Mary Hunsicker" w:date="2021-11-30T13:58:00Z">
        <w:r w:rsidR="009076E4">
          <w:rPr>
            <w:rFonts w:ascii="Times" w:hAnsi="Times" w:cs="Arial"/>
          </w:rPr>
          <w:t xml:space="preserve">uvenile/adult </w:t>
        </w:r>
      </w:ins>
      <w:ins w:id="336" w:author="Mary Hunsicker" w:date="2021-11-30T13:57:00Z">
        <w:r w:rsidR="009076E4">
          <w:rPr>
            <w:rFonts w:ascii="Times" w:hAnsi="Times" w:cs="Arial"/>
          </w:rPr>
          <w:t xml:space="preserve">Pacific sardine </w:t>
        </w:r>
      </w:ins>
      <w:ins w:id="337" w:author="Mary Hunsicker" w:date="2021-11-30T13:58:00Z">
        <w:r w:rsidR="009076E4">
          <w:rPr>
            <w:rFonts w:ascii="Times" w:hAnsi="Times" w:cs="Arial"/>
          </w:rPr>
          <w:t xml:space="preserve">and </w:t>
        </w:r>
      </w:ins>
      <w:ins w:id="338" w:author="Mary Hunsicker" w:date="2021-11-30T13:59:00Z">
        <w:r w:rsidR="009076E4">
          <w:rPr>
            <w:rFonts w:ascii="Times" w:hAnsi="Times" w:cs="Arial"/>
          </w:rPr>
          <w:t>juvenile northern anchovy load</w:t>
        </w:r>
      </w:ins>
      <w:ins w:id="339" w:author="Mary Hunsicker" w:date="2021-11-30T14:06:00Z">
        <w:r w:rsidR="00333959">
          <w:rPr>
            <w:rFonts w:ascii="Times" w:hAnsi="Times" w:cs="Arial"/>
          </w:rPr>
          <w:t>ed</w:t>
        </w:r>
      </w:ins>
      <w:ins w:id="340" w:author="Mary Hunsicker" w:date="2021-11-30T13:59:00Z">
        <w:r w:rsidR="009076E4">
          <w:rPr>
            <w:rFonts w:ascii="Times" w:hAnsi="Times" w:cs="Arial"/>
          </w:rPr>
          <w:t xml:space="preserve"> in </w:t>
        </w:r>
      </w:ins>
      <w:ins w:id="341" w:author="Mary Hunsicker" w:date="2021-11-30T14:16:00Z">
        <w:r w:rsidR="004B2BC0">
          <w:rPr>
            <w:rFonts w:ascii="Times" w:hAnsi="Times" w:cs="Arial"/>
          </w:rPr>
          <w:t xml:space="preserve">the </w:t>
        </w:r>
      </w:ins>
      <w:ins w:id="342" w:author="Mary Hunsicker" w:date="2021-11-30T13:59:00Z">
        <w:r w:rsidR="009076E4">
          <w:rPr>
            <w:rFonts w:ascii="Times" w:hAnsi="Times" w:cs="Arial"/>
          </w:rPr>
          <w:t xml:space="preserve">opposite direction on the biology trend, </w:t>
        </w:r>
      </w:ins>
      <w:ins w:id="343" w:author="Mary Hunsicker" w:date="2021-11-30T14:08:00Z">
        <w:r w:rsidR="00333959">
          <w:rPr>
            <w:rFonts w:ascii="Times" w:hAnsi="Times" w:cs="Arial"/>
          </w:rPr>
          <w:t xml:space="preserve">supporting previous observations of </w:t>
        </w:r>
      </w:ins>
      <w:ins w:id="344" w:author="Mary Hunsicker" w:date="2021-11-30T14:07:00Z">
        <w:r w:rsidR="00333959">
          <w:rPr>
            <w:rFonts w:ascii="Times" w:hAnsi="Times" w:cs="Arial"/>
          </w:rPr>
          <w:t xml:space="preserve">reduced </w:t>
        </w:r>
      </w:ins>
      <w:del w:id="345" w:author="Mary Hunsicker" w:date="2021-11-30T13:59:00Z">
        <w:r w:rsidR="001A4B80" w:rsidDel="009076E4">
          <w:rPr>
            <w:rFonts w:ascii="Times" w:hAnsi="Times" w:cs="Arial"/>
          </w:rPr>
          <w:delText xml:space="preserve">The </w:delText>
        </w:r>
      </w:del>
      <w:del w:id="346"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347"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348" w:author="Mary Hunsicker" w:date="2021-11-30T14:08:00Z">
        <w:r w:rsidR="00333959">
          <w:rPr>
            <w:rFonts w:ascii="Times" w:hAnsi="Times" w:cs="Arial"/>
          </w:rPr>
          <w:t xml:space="preserve"> </w:t>
        </w:r>
      </w:ins>
      <w:ins w:id="349" w:author="Mary Hunsicker" w:date="2021-11-30T14:09:00Z">
        <w:r w:rsidR="00333959">
          <w:rPr>
            <w:rFonts w:ascii="Times" w:hAnsi="Times" w:cs="Arial"/>
          </w:rPr>
          <w:t>(Thompson et al. 2019)</w:t>
        </w:r>
      </w:ins>
      <w:ins w:id="350" w:author="Mary Hunsicker" w:date="2021-11-30T14:01:00Z">
        <w:r w:rsidR="00333959">
          <w:rPr>
            <w:rFonts w:ascii="Times" w:hAnsi="Times" w:cs="Arial"/>
          </w:rPr>
          <w:t xml:space="preserve">. This finding </w:t>
        </w:r>
      </w:ins>
      <w:del w:id="351" w:author="Mary Hunsicker" w:date="2021-11-30T14:01:00Z">
        <w:r w:rsidR="001A4B80" w:rsidDel="00333959">
          <w:rPr>
            <w:rFonts w:ascii="Times" w:hAnsi="Times" w:cs="Arial"/>
          </w:rPr>
          <w:delText xml:space="preserve"> </w:delText>
        </w:r>
      </w:del>
      <w:del w:id="352" w:author="Mary Hunsicker" w:date="2021-11-30T14:09:00Z">
        <w:r w:rsidR="001A4B80" w:rsidDel="00333959">
          <w:rPr>
            <w:rFonts w:ascii="Times" w:hAnsi="Times" w:cs="Arial"/>
          </w:rPr>
          <w:delText>shown here and elsewhere</w:delText>
        </w:r>
      </w:del>
      <w:del w:id="353" w:author="Mary Hunsicker" w:date="2021-11-30T14:08:00Z">
        <w:r w:rsidR="001A4B80" w:rsidDel="00333959">
          <w:rPr>
            <w:rFonts w:ascii="Times" w:hAnsi="Times" w:cs="Arial"/>
          </w:rPr>
          <w:delText xml:space="preserve"> (Thompson et al. 2019</w:delText>
        </w:r>
      </w:del>
      <w:del w:id="354" w:author="Mary Hunsicker" w:date="2021-11-30T14:09:00Z">
        <w:r w:rsidR="001A4B80" w:rsidDel="00333959">
          <w:rPr>
            <w:rFonts w:ascii="Times" w:hAnsi="Times" w:cs="Arial"/>
          </w:rPr>
          <w:delText xml:space="preserve">) </w:delText>
        </w:r>
      </w:del>
      <w:del w:id="355" w:author="Mary Hunsicker" w:date="2021-11-30T14:02:00Z">
        <w:r w:rsidR="001A4B80" w:rsidDel="00333959">
          <w:rPr>
            <w:rFonts w:ascii="Times" w:hAnsi="Times" w:cs="Arial"/>
          </w:rPr>
          <w:delText xml:space="preserve">were </w:delText>
        </w:r>
      </w:del>
      <w:ins w:id="356" w:author="Mary Hunsicker" w:date="2021-11-30T14:02:00Z">
        <w:r w:rsidR="00333959">
          <w:rPr>
            <w:rFonts w:ascii="Times" w:hAnsi="Times" w:cs="Arial"/>
          </w:rPr>
          <w:t xml:space="preserve">is </w:t>
        </w:r>
      </w:ins>
      <w:r w:rsidR="001A4B80">
        <w:rPr>
          <w:rFonts w:ascii="Times" w:hAnsi="Times" w:cs="Arial"/>
        </w:rPr>
        <w: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McClatchie et al. 2016).</w:t>
      </w:r>
      <w:r w:rsidR="001A4B80">
        <w:rPr>
          <w:rFonts w:ascii="Times" w:hAnsi="Times" w:cs="Arial"/>
        </w:rPr>
        <w:t xml:space="preserve"> Notably, sea lion pup condition covaried with abundance of </w:t>
      </w:r>
      <w:ins w:id="357"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w:t>
      </w:r>
      <w:r w:rsidR="001A4B80" w:rsidRPr="006640F0">
        <w:lastRenderedPageBreak/>
        <w:t xml:space="preserve">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r w:rsidR="001A4B80" w:rsidRPr="0073006A">
        <w:rPr>
          <w:i/>
        </w:rPr>
        <w:t>Pleuroncodes planipes</w:t>
      </w:r>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358" w:author="Mary Hunsicker" w:date="2021-11-30T14:03:00Z"/>
        </w:rPr>
        <w:pPrChange w:id="359" w:author="Mary Hunsicker" w:date="2021-11-30T14:04:00Z">
          <w:pPr>
            <w:spacing w:line="480" w:lineRule="auto"/>
            <w:ind w:firstLine="720"/>
          </w:pPr>
        </w:pPrChange>
      </w:pPr>
      <w:ins w:id="360" w:author="Mary Hunsicker" w:date="2021-11-30T14:03:00Z">
        <w:r>
          <w:tab/>
        </w:r>
      </w:ins>
    </w:p>
    <w:p w14:paraId="2D36026D" w14:textId="3A27AB3F" w:rsidR="00637D2D" w:rsidRDefault="00AA649A">
      <w:pPr>
        <w:spacing w:line="480" w:lineRule="auto"/>
        <w:pPrChange w:id="361"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e.g. Wells et al. 2008)</w:t>
      </w:r>
      <w:r w:rsidR="00C660F5" w:rsidRPr="006640F0">
        <w:t xml:space="preserve">. </w:t>
      </w:r>
      <w:r w:rsidR="00841182" w:rsidRPr="006640F0">
        <w:t xml:space="preserve">Rockfish production is also higher when subsurface source waters in the California Current are more subarctic rather than subtropical, which may explain the negative effect of isothermal layer depth (ILD) and </w:t>
      </w:r>
      <w:r w:rsidR="00841182" w:rsidRPr="006640F0">
        <w:lastRenderedPageBreak/>
        <w:t>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tend to be associated with deeper isopycnal</w:t>
      </w:r>
      <w:r w:rsidR="002D30F0">
        <w:t xml:space="preserve">s,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Bograd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r w:rsidR="00FE3C6B" w:rsidRPr="00B21283">
        <w:t>Sydem</w:t>
      </w:r>
      <w:r w:rsidR="00BB2505" w:rsidRPr="00B21283">
        <w:t>a</w:t>
      </w:r>
      <w:r w:rsidR="00FE3C6B" w:rsidRPr="00B21283">
        <w:t>n</w:t>
      </w:r>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362" w:author="Mary Hunsicker" w:date="2021-11-30T14:51:00Z"/>
        </w:rPr>
      </w:pPr>
      <w:r w:rsidRPr="00BC4A12">
        <w:rPr>
          <w:rFonts w:ascii="Times" w:hAnsi="Times" w:cs="Arial"/>
        </w:rPr>
        <w:lastRenderedPageBreak/>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Tolimieri et al.</w:t>
      </w:r>
      <w:r w:rsidR="00A7724C" w:rsidRPr="00BC4A12">
        <w:rPr>
          <w:rFonts w:ascii="Times" w:hAnsi="Times"/>
          <w:color w:val="000000"/>
        </w:rPr>
        <w:t xml:space="preserve"> </w:t>
      </w:r>
      <w:r w:rsidR="00975037" w:rsidRPr="00BC4A12">
        <w:rPr>
          <w:rFonts w:ascii="Times" w:hAnsi="Times"/>
          <w:color w:val="000000"/>
        </w:rPr>
        <w:t>2018, Haltuch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Charbit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Abrahms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 xml:space="preserve">distributions (Muhling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363"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r w:rsidR="001239BF">
        <w:rPr>
          <w:rFonts w:ascii="Times" w:hAnsi="Times"/>
          <w:color w:val="000000"/>
        </w:rPr>
        <w:t>Siedlecki et al. 2016,</w:t>
      </w:r>
      <w:r w:rsidR="00BE09EC">
        <w:rPr>
          <w:rFonts w:ascii="Times" w:hAnsi="Times"/>
          <w:color w:val="000000"/>
        </w:rPr>
        <w:t xml:space="preserve"> Kaplan et al. 2016,</w:t>
      </w:r>
      <w:r w:rsidR="001239BF">
        <w:rPr>
          <w:rFonts w:ascii="Times" w:hAnsi="Times"/>
          <w:color w:val="000000"/>
        </w:rPr>
        <w:t xml:space="preserve"> </w:t>
      </w:r>
      <w:r w:rsidR="0019314A">
        <w:rPr>
          <w:rFonts w:ascii="Times" w:hAnsi="Times"/>
          <w:color w:val="000000"/>
        </w:rPr>
        <w:t xml:space="preserve">Jacox et al. </w:t>
      </w:r>
      <w:r w:rsidR="00423719">
        <w:rPr>
          <w:rFonts w:ascii="Times" w:hAnsi="Times"/>
          <w:color w:val="000000"/>
        </w:rPr>
        <w:t>2020</w:t>
      </w:r>
      <w:r w:rsidR="00705D8F">
        <w:rPr>
          <w:rFonts w:ascii="Times" w:hAnsi="Times"/>
          <w:color w:val="000000"/>
        </w:rPr>
        <w:t>, Malick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Jacox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364" w:author="Mary Hunsicker" w:date="2021-11-30T14:52:00Z"/>
          <w:moveTo w:id="365" w:author="Mary Hunsicker" w:date="2021-11-30T14:51:00Z"/>
          <w:rFonts w:ascii="Times" w:hAnsi="Times"/>
        </w:rPr>
      </w:pPr>
      <w:moveToRangeStart w:id="366" w:author="Mary Hunsicker" w:date="2021-11-30T14:51:00Z" w:name="move89176295"/>
      <w:moveTo w:id="367"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w:t>
        </w:r>
        <w:r>
          <w:rPr>
            <w:rFonts w:ascii="Times" w:hAnsi="Times"/>
          </w:rPr>
          <w:lastRenderedPageBreak/>
          <w:t xml:space="preserve">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shortbelly rockfish </w:t>
        </w:r>
        <w:r w:rsidRPr="0073006A">
          <w:rPr>
            <w:rFonts w:ascii="Times" w:hAnsi="Times"/>
            <w:i/>
          </w:rPr>
          <w:t>Sebastes jordani</w:t>
        </w:r>
        <w:r>
          <w:rPr>
            <w:rFonts w:ascii="Times" w:hAnsi="Times"/>
          </w:rPr>
          <w:t>) are expected to have the most accurate predictions, while those species with weak loadings and weaker effects of climate variables (e.g., California smoothtongue (</w:t>
        </w:r>
        <w:r w:rsidRPr="0073006A">
          <w:rPr>
            <w:rFonts w:ascii="Times" w:hAnsi="Times"/>
            <w:i/>
          </w:rPr>
          <w:t>Leuroglossus stilbius</w:t>
        </w:r>
        <w:r>
          <w:rPr>
            <w:rFonts w:ascii="Times" w:hAnsi="Times"/>
          </w:rPr>
          <w:t xml:space="preserve">) are expected to have worse forecast performance.   </w:t>
        </w:r>
      </w:moveTo>
    </w:p>
    <w:moveToRangeEnd w:id="366"/>
    <w:p w14:paraId="401E9D33" w14:textId="77777777" w:rsidR="007A5EEA" w:rsidRDefault="007A5EEA">
      <w:pPr>
        <w:spacing w:line="480" w:lineRule="auto"/>
        <w:ind w:firstLine="720"/>
        <w:pPrChange w:id="368"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2019, 2020 a,b</w:t>
      </w:r>
      <w:r w:rsidR="00D37ABC">
        <w:t>,c</w:t>
      </w:r>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which have long time series that support robust statistical analysis of nonstationar</w:t>
      </w:r>
      <w:r w:rsidR="005D68B6" w:rsidRPr="00302E51">
        <w:t>it</w:t>
      </w:r>
      <w:r w:rsidR="00FA7057" w:rsidRPr="00302E51">
        <w:t>y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lastRenderedPageBreak/>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nonstationarity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369"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modes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370" w:author="Mary Hunsicker" w:date="2021-11-30T14:51:00Z"/>
          <w:rFonts w:ascii="Times" w:hAnsi="Times"/>
        </w:rPr>
      </w:pPr>
      <w:moveFromRangeStart w:id="371" w:author="Mary Hunsicker" w:date="2021-11-30T14:51:00Z" w:name="move89176295"/>
      <w:moveFrom w:id="372"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371"/>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373" w:author="Mary Hunsicker" w:date="2021-11-30T10:45:00Z">
        <w:r w:rsidR="000400B4">
          <w:rPr>
            <w:rFonts w:ascii="Times" w:hAnsi="Times" w:cs="Arial"/>
          </w:rPr>
          <w:t xml:space="preserve">Our intention is to </w:t>
        </w:r>
      </w:ins>
      <w:ins w:id="374" w:author="Mary Hunsicker" w:date="2021-11-30T10:49:00Z">
        <w:r w:rsidR="000400B4">
          <w:rPr>
            <w:rFonts w:ascii="Times" w:hAnsi="Times" w:cs="Arial"/>
          </w:rPr>
          <w:t xml:space="preserve">continually </w:t>
        </w:r>
      </w:ins>
      <w:ins w:id="375" w:author="Mary Hunsicker" w:date="2021-11-30T10:47:00Z">
        <w:r w:rsidR="000400B4">
          <w:rPr>
            <w:rFonts w:ascii="Times" w:hAnsi="Times" w:cs="Arial"/>
          </w:rPr>
          <w:t>update</w:t>
        </w:r>
      </w:ins>
      <w:ins w:id="376" w:author="Mary Hunsicker" w:date="2021-11-30T10:45:00Z">
        <w:r w:rsidR="000400B4">
          <w:rPr>
            <w:rFonts w:ascii="Times" w:hAnsi="Times" w:cs="Arial"/>
          </w:rPr>
          <w:t xml:space="preserve"> our an</w:t>
        </w:r>
      </w:ins>
      <w:ins w:id="377" w:author="Mary Hunsicker" w:date="2021-11-30T10:46:00Z">
        <w:r w:rsidR="000400B4">
          <w:rPr>
            <w:rFonts w:ascii="Times" w:hAnsi="Times" w:cs="Arial"/>
          </w:rPr>
          <w:t xml:space="preserve">alyses when new data become </w:t>
        </w:r>
      </w:ins>
      <w:ins w:id="378" w:author="Mary Hunsicker" w:date="2021-11-30T10:48:00Z">
        <w:r w:rsidR="000400B4">
          <w:rPr>
            <w:rFonts w:ascii="Times" w:hAnsi="Times" w:cs="Arial"/>
          </w:rPr>
          <w:t xml:space="preserve">available </w:t>
        </w:r>
      </w:ins>
      <w:ins w:id="379" w:author="Mary Hunsicker" w:date="2021-11-30T10:46:00Z">
        <w:r w:rsidR="000400B4">
          <w:rPr>
            <w:rFonts w:ascii="Times" w:hAnsi="Times" w:cs="Arial"/>
          </w:rPr>
          <w:t xml:space="preserve">to provide the most </w:t>
        </w:r>
      </w:ins>
      <w:ins w:id="380" w:author="Mary Hunsicker" w:date="2021-11-30T10:47:00Z">
        <w:r w:rsidR="000400B4">
          <w:rPr>
            <w:rFonts w:ascii="Times" w:hAnsi="Times" w:cs="Arial"/>
          </w:rPr>
          <w:t>up-to-date information on the CCE community state</w:t>
        </w:r>
      </w:ins>
      <w:ins w:id="381"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w:t>
      </w:r>
      <w:r w:rsidR="008D63C5">
        <w:rPr>
          <w:rFonts w:ascii="Times" w:hAnsi="Times" w:cs="Arial"/>
        </w:rPr>
        <w:lastRenderedPageBreak/>
        <w:t xml:space="preserve">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pPr>
        <w:spacing w:line="480" w:lineRule="auto"/>
        <w:rPr>
          <w:ins w:id="382" w:author="Mary Hunsicker" w:date="2021-12-03T14:56:00Z"/>
        </w:rPr>
        <w:pPrChange w:id="383" w:author="Mary Hunsicker" w:date="2021-12-03T14:59:00Z">
          <w:pPr/>
        </w:pPrChange>
      </w:pPr>
      <w:r w:rsidRPr="00B349E3">
        <w:rPr>
          <w:rPrChange w:id="384"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Bently Foundation, Elinor Patterson Baker Trust, Bernice Barbour Foundation, Frank A. Campini Foundation, Grand Foundation, Kimball Foundation, Marisla Foundation, Giles W. and Elise G. Mead Foundation, Moore Family Foundation, RHE Charitable Foundation, Volgenau Foundation, and numerous individual donors. </w:t>
      </w:r>
      <w:r w:rsidR="003957FC" w:rsidRPr="00B349E3">
        <w:rPr>
          <w:rPrChange w:id="385" w:author="Mary Hunsicker" w:date="2021-12-03T14:59:00Z">
            <w:rPr>
              <w:rFonts w:ascii="Times" w:hAnsi="Times" w:cs="Arial"/>
            </w:rPr>
          </w:rPrChange>
        </w:rPr>
        <w:t xml:space="preserve">We thank B. Feist for creating the map of the sampling areas (Figure 1). </w:t>
      </w:r>
      <w:r w:rsidR="00512C63" w:rsidRPr="00B349E3">
        <w:rPr>
          <w:rPrChange w:id="386" w:author="Mary Hunsicker" w:date="2021-12-03T14:59:00Z">
            <w:rPr>
              <w:rFonts w:ascii="Times" w:hAnsi="Times" w:cs="Arial"/>
            </w:rPr>
          </w:rPrChange>
        </w:rPr>
        <w:t>We thank N. Tolim</w:t>
      </w:r>
      <w:r w:rsidR="0062200A" w:rsidRPr="00B349E3">
        <w:rPr>
          <w:rPrChange w:id="387" w:author="Mary Hunsicker" w:date="2021-12-03T14:59:00Z">
            <w:rPr>
              <w:rFonts w:ascii="Times" w:hAnsi="Times" w:cs="Arial"/>
            </w:rPr>
          </w:rPrChange>
        </w:rPr>
        <w:t>i</w:t>
      </w:r>
      <w:r w:rsidR="00512C63" w:rsidRPr="00B349E3">
        <w:rPr>
          <w:rPrChange w:id="388" w:author="Mary Hunsicker" w:date="2021-12-03T14:59:00Z">
            <w:rPr>
              <w:rFonts w:ascii="Times" w:hAnsi="Times" w:cs="Arial"/>
            </w:rPr>
          </w:rPrChange>
        </w:rPr>
        <w:t>eri and T.L. Rogers for their helpful comments that improved this manuscript.</w:t>
      </w:r>
      <w:ins w:id="389" w:author="Mary Hunsicker" w:date="2021-11-29T10:28:00Z">
        <w:r w:rsidR="00EA0029" w:rsidRPr="00B349E3">
          <w:rPr>
            <w:rPrChange w:id="390" w:author="Mary Hunsicker" w:date="2021-12-03T14:59:00Z">
              <w:rPr>
                <w:rFonts w:ascii="Times" w:hAnsi="Times" w:cs="Arial"/>
              </w:rPr>
            </w:rPrChange>
          </w:rPr>
          <w:t xml:space="preserve"> We thank </w:t>
        </w:r>
      </w:ins>
      <w:ins w:id="391" w:author="Mary Hunsicker" w:date="2021-11-29T10:29:00Z">
        <w:r w:rsidR="00EA0029" w:rsidRPr="00B349E3">
          <w:rPr>
            <w:rPrChange w:id="392" w:author="Mary Hunsicker" w:date="2021-12-03T14:59:00Z">
              <w:rPr>
                <w:rFonts w:ascii="Times" w:hAnsi="Times" w:cs="Arial"/>
              </w:rPr>
            </w:rPrChange>
          </w:rPr>
          <w:t xml:space="preserve">the </w:t>
        </w:r>
      </w:ins>
      <w:ins w:id="393" w:author="Mary Hunsicker" w:date="2021-12-03T15:00:00Z">
        <w:r w:rsidR="00B349E3">
          <w:t xml:space="preserve">Journal’s academic editor, Wei Yu, and two </w:t>
        </w:r>
      </w:ins>
      <w:ins w:id="394" w:author="Mary Hunsicker" w:date="2021-11-29T10:28:00Z">
        <w:r w:rsidR="00EA0029" w:rsidRPr="00B349E3">
          <w:rPr>
            <w:rPrChange w:id="395" w:author="Mary Hunsicker" w:date="2021-12-03T14:59:00Z">
              <w:rPr>
                <w:rFonts w:ascii="Times" w:hAnsi="Times" w:cs="Arial"/>
              </w:rPr>
            </w:rPrChange>
          </w:rPr>
          <w:t xml:space="preserve">reviewers, </w:t>
        </w:r>
      </w:ins>
      <w:ins w:id="396" w:author="Mary Hunsicker" w:date="2021-12-03T14:59:00Z">
        <w:r w:rsidR="00B349E3" w:rsidRPr="00B349E3">
          <w:rPr>
            <w:color w:val="222222"/>
            <w:shd w:val="clear" w:color="auto" w:fill="FFFFFF"/>
            <w:rPrChange w:id="397" w:author="Mary Hunsicker" w:date="2021-12-03T14:59:00Z">
              <w:rPr>
                <w:rFonts w:ascii="Arial" w:hAnsi="Arial" w:cs="Arial"/>
                <w:color w:val="222222"/>
                <w:shd w:val="clear" w:color="auto" w:fill="FFFFFF"/>
              </w:rPr>
            </w:rPrChange>
          </w:rPr>
          <w:t>Shuyang Ma</w:t>
        </w:r>
      </w:ins>
      <w:ins w:id="398" w:author="Mary Hunsicker" w:date="2021-12-03T15:00:00Z">
        <w:r w:rsidR="00B349E3">
          <w:t xml:space="preserve"> </w:t>
        </w:r>
      </w:ins>
      <w:ins w:id="399" w:author="Mary Hunsicker" w:date="2021-11-29T10:28:00Z">
        <w:r w:rsidR="00EA0029" w:rsidRPr="00B349E3">
          <w:rPr>
            <w:rPrChange w:id="400" w:author="Mary Hunsicker" w:date="2021-12-03T14:59:00Z">
              <w:rPr>
                <w:rFonts w:ascii="Times" w:hAnsi="Times" w:cs="Arial"/>
              </w:rPr>
            </w:rPrChange>
          </w:rPr>
          <w:t xml:space="preserve">and </w:t>
        </w:r>
      </w:ins>
      <w:ins w:id="401" w:author="Mary Hunsicker" w:date="2021-12-03T14:59:00Z">
        <w:r w:rsidR="00B349E3" w:rsidRPr="00B349E3">
          <w:rPr>
            <w:color w:val="222222"/>
            <w:shd w:val="clear" w:color="auto" w:fill="FFFFFF"/>
            <w:rPrChange w:id="402" w:author="Mary Hunsicker" w:date="2021-12-03T14:59:00Z">
              <w:rPr>
                <w:rFonts w:ascii="Arial" w:hAnsi="Arial" w:cs="Arial"/>
                <w:color w:val="222222"/>
                <w:shd w:val="clear" w:color="auto" w:fill="FFFFFF"/>
              </w:rPr>
            </w:rPrChange>
          </w:rPr>
          <w:t>Chongliang Zhang</w:t>
        </w:r>
      </w:ins>
      <w:ins w:id="403" w:author="Mary Hunsicker" w:date="2021-11-29T10:28:00Z">
        <w:r w:rsidR="00EA0029" w:rsidRPr="00B349E3">
          <w:rPr>
            <w:rPrChange w:id="404" w:author="Mary Hunsicker" w:date="2021-12-03T14:59:00Z">
              <w:rPr>
                <w:rFonts w:ascii="Times" w:hAnsi="Times" w:cs="Arial"/>
              </w:rPr>
            </w:rPrChange>
          </w:rPr>
          <w:t>, for their constructive comments that improved our manuscript</w:t>
        </w:r>
      </w:ins>
      <w:ins w:id="405" w:author="Mary Hunsicker" w:date="2021-11-29T10:29:00Z">
        <w:r w:rsidR="00EA0029" w:rsidRPr="00B349E3">
          <w:rPr>
            <w:rPrChange w:id="406" w:author="Mary Hunsicker" w:date="2021-12-03T14:59:00Z">
              <w:rPr>
                <w:rFonts w:ascii="Times" w:hAnsi="Times" w:cs="Arial"/>
              </w:rPr>
            </w:rPrChange>
          </w:rPr>
          <w:t xml:space="preserve">. </w:t>
        </w:r>
      </w:ins>
      <w:ins w:id="407"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 xml:space="preserve">The funders had no role </w:t>
        </w:r>
        <w:r w:rsidR="00F363CC" w:rsidRPr="00B349E3">
          <w:rPr>
            <w:color w:val="1155CC"/>
          </w:rPr>
          <w:lastRenderedPageBreak/>
          <w:t>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408" w:author="Mary Hunsicker" w:date="2021-11-29T10:28:00Z">
        <w:r w:rsidDel="00EA0029">
          <w:rPr>
            <w:rFonts w:ascii="Times" w:hAnsi="Times" w:cs="Arial"/>
          </w:rPr>
          <w:delText xml:space="preserve"> </w:delText>
        </w:r>
      </w:del>
      <w:del w:id="409"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r w:rsidRPr="008371E0">
        <w:rPr>
          <w:color w:val="000000" w:themeColor="text1"/>
          <w:shd w:val="clear" w:color="auto" w:fill="FFFFFF"/>
        </w:rPr>
        <w:t>Abrahms B, Welch H, Brodie S, </w:t>
      </w:r>
      <w:r w:rsidRPr="008371E0">
        <w:rPr>
          <w:bCs/>
          <w:color w:val="000000" w:themeColor="text1"/>
          <w:bdr w:val="none" w:sz="0" w:space="0" w:color="auto" w:frame="1"/>
        </w:rPr>
        <w:t>Jacox MG</w:t>
      </w:r>
      <w:r w:rsidRPr="008371E0">
        <w:rPr>
          <w:color w:val="000000" w:themeColor="text1"/>
          <w:shd w:val="clear" w:color="auto" w:fill="FFFFFF"/>
        </w:rPr>
        <w:t xml:space="preserve">, Becker EA, Bograd SJ et al. Dynamic ensemble models to predict distributions and anthropogenic risk exposure for highly mobile species. </w:t>
      </w:r>
      <w:r w:rsidRPr="008371E0">
        <w:rPr>
          <w:iCs/>
          <w:color w:val="000000" w:themeColor="text1"/>
          <w:bdr w:val="none" w:sz="0" w:space="0" w:color="auto" w:frame="1"/>
        </w:rPr>
        <w:t>Divers. Distrib. 2019; 25: 1182-1193. doi:</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77777777" w:rsidR="00E378F4" w:rsidRDefault="008371E0" w:rsidP="00E378F4">
      <w:pPr>
        <w:widowControl w:val="0"/>
        <w:autoSpaceDE w:val="0"/>
        <w:autoSpaceDN w:val="0"/>
        <w:adjustRightInd w:val="0"/>
        <w:spacing w:line="480" w:lineRule="auto"/>
        <w:ind w:left="480" w:hanging="480"/>
        <w:rPr>
          <w:ins w:id="410" w:author="Mary Hunsicker" w:date="2021-12-03T14:18:00Z"/>
          <w:noProof/>
          <w:szCs w:val="22"/>
        </w:rPr>
      </w:pPr>
      <w:r w:rsidRPr="00E378F4">
        <w:rPr>
          <w:noProof/>
          <w:szCs w:val="22"/>
          <w:rPrChange w:id="411" w:author="Mary Hunsicker" w:date="2021-12-03T14:17:00Z">
            <w:rPr>
              <w:rFonts w:ascii="Times" w:hAnsi="Times" w:cs="Arial"/>
              <w:noProof/>
              <w:szCs w:val="22"/>
            </w:rPr>
          </w:rPrChange>
        </w:rPr>
        <w:t>Anderson PJ. Piatt JF. 1999. 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412" w:author="Mary Hunsicker" w:date="2021-12-03T14:17:00Z">
            <w:rPr>
              <w:rFonts w:ascii="Times" w:hAnsi="Times" w:cs="Arial"/>
              <w:noProof/>
              <w:szCs w:val="22"/>
            </w:rPr>
          </w:rPrChange>
        </w:rPr>
      </w:pPr>
      <w:ins w:id="413" w:author="Mary Hunsicker" w:date="2021-12-03T14:17:00Z">
        <w:r w:rsidRPr="00E378F4">
          <w:rPr>
            <w:color w:val="222222"/>
            <w:rPrChange w:id="414" w:author="Mary Hunsicker" w:date="2021-12-03T14:17:00Z">
              <w:rPr>
                <w:rFonts w:ascii="Arial" w:hAnsi="Arial" w:cs="Arial"/>
                <w:color w:val="222222"/>
              </w:rPr>
            </w:rPrChange>
          </w:rPr>
          <w:t>Amante</w:t>
        </w:r>
      </w:ins>
      <w:ins w:id="415" w:author="Mary Hunsicker" w:date="2021-12-03T14:18:00Z">
        <w:r>
          <w:rPr>
            <w:color w:val="222222"/>
          </w:rPr>
          <w:t xml:space="preserve"> </w:t>
        </w:r>
      </w:ins>
      <w:ins w:id="416" w:author="Mary Hunsicker" w:date="2021-12-03T14:17:00Z">
        <w:r w:rsidRPr="00E378F4">
          <w:rPr>
            <w:color w:val="222222"/>
            <w:rPrChange w:id="417" w:author="Mary Hunsicker" w:date="2021-12-03T14:17:00Z">
              <w:rPr>
                <w:rFonts w:ascii="Arial" w:hAnsi="Arial" w:cs="Arial"/>
                <w:color w:val="222222"/>
              </w:rPr>
            </w:rPrChange>
          </w:rPr>
          <w:t>C</w:t>
        </w:r>
      </w:ins>
      <w:ins w:id="418" w:author="Mary Hunsicker" w:date="2021-12-03T14:18:00Z">
        <w:r>
          <w:rPr>
            <w:color w:val="222222"/>
          </w:rPr>
          <w:t xml:space="preserve">, </w:t>
        </w:r>
      </w:ins>
      <w:ins w:id="419" w:author="Mary Hunsicker" w:date="2021-12-03T14:17:00Z">
        <w:r w:rsidRPr="00E378F4">
          <w:rPr>
            <w:color w:val="222222"/>
            <w:rPrChange w:id="420" w:author="Mary Hunsicker" w:date="2021-12-03T14:17:00Z">
              <w:rPr>
                <w:rFonts w:ascii="Arial" w:hAnsi="Arial" w:cs="Arial"/>
                <w:color w:val="222222"/>
              </w:rPr>
            </w:rPrChange>
          </w:rPr>
          <w:t xml:space="preserve">Eakins </w:t>
        </w:r>
      </w:ins>
      <w:ins w:id="421" w:author="Mary Hunsicker" w:date="2021-12-03T14:18:00Z">
        <w:r>
          <w:rPr>
            <w:color w:val="222222"/>
          </w:rPr>
          <w:t>BW</w:t>
        </w:r>
      </w:ins>
      <w:ins w:id="422" w:author="Mary Hunsicker" w:date="2021-12-03T14:19:00Z">
        <w:r>
          <w:rPr>
            <w:color w:val="222222"/>
          </w:rPr>
          <w:t xml:space="preserve">. </w:t>
        </w:r>
      </w:ins>
      <w:ins w:id="423" w:author="Mary Hunsicker" w:date="2021-12-03T14:17:00Z">
        <w:r w:rsidRPr="00E378F4">
          <w:rPr>
            <w:color w:val="222222"/>
            <w:rPrChange w:id="424" w:author="Mary Hunsicker" w:date="2021-12-03T14:17:00Z">
              <w:rPr>
                <w:rFonts w:ascii="Arial" w:hAnsi="Arial" w:cs="Arial"/>
                <w:color w:val="222222"/>
              </w:rPr>
            </w:rPrChange>
          </w:rPr>
          <w:t>ETOPO1 1 Arc-Minute Global Relief Model: Procedures, Data Sources and Analysis. NESDIS NGDC-24, National Geophysical Data Center, United States Department of Commerce, Boulder, CO, March 2009. 19 p</w:t>
        </w:r>
      </w:ins>
      <w:ins w:id="425" w:author="Mary Hunsicker" w:date="2021-12-03T14:18:00Z">
        <w:r>
          <w:rPr>
            <w:color w:val="222222"/>
          </w:rPr>
          <w:t>.</w:t>
        </w:r>
      </w:ins>
      <w:ins w:id="426" w:author="Mary Hunsicker" w:date="2021-12-03T14:17:00Z">
        <w:r w:rsidRPr="00E378F4">
          <w:rPr>
            <w:color w:val="222222"/>
            <w:rPrChange w:id="427"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Edwards M, Brander K, Luczak C, Ibanez F. Causes and projections of abrupt </w:t>
      </w:r>
      <w:r w:rsidRPr="008371E0">
        <w:rPr>
          <w:rFonts w:ascii="Times" w:hAnsi="Times" w:cs="Arial"/>
        </w:rPr>
        <w:lastRenderedPageBreak/>
        <w:t>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428"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7DCCE2F8" w:rsidR="006D32BA" w:rsidRPr="006D32BA" w:rsidRDefault="006D32BA" w:rsidP="006D32BA">
      <w:pPr>
        <w:widowControl w:val="0"/>
        <w:autoSpaceDE w:val="0"/>
        <w:autoSpaceDN w:val="0"/>
        <w:adjustRightInd w:val="0"/>
        <w:spacing w:line="480" w:lineRule="auto"/>
        <w:ind w:left="480" w:hanging="480"/>
      </w:pPr>
      <w:ins w:id="429" w:author="Mary Hunsicker" w:date="2021-12-02T14:53:00Z">
        <w:r w:rsidRPr="006D32BA">
          <w:rPr>
            <w:color w:val="3C4043"/>
            <w:spacing w:val="3"/>
            <w:shd w:val="clear" w:color="auto" w:fill="FFFFFF"/>
          </w:rPr>
          <w:t xml:space="preserve">Checkley </w:t>
        </w:r>
      </w:ins>
      <w:ins w:id="430" w:author="Mary Hunsicker" w:date="2021-12-02T14:54:00Z">
        <w:r>
          <w:rPr>
            <w:color w:val="3C4043"/>
            <w:spacing w:val="3"/>
            <w:shd w:val="clear" w:color="auto" w:fill="FFFFFF"/>
          </w:rPr>
          <w:t xml:space="preserve">DM </w:t>
        </w:r>
      </w:ins>
      <w:ins w:id="431" w:author="Mary Hunsicker" w:date="2021-12-02T14:53:00Z">
        <w:r w:rsidRPr="006D32BA">
          <w:rPr>
            <w:color w:val="3C4043"/>
            <w:spacing w:val="3"/>
            <w:shd w:val="clear" w:color="auto" w:fill="FFFFFF"/>
          </w:rPr>
          <w:t>Jr,</w:t>
        </w:r>
      </w:ins>
      <w:ins w:id="432" w:author="Mary Hunsicker" w:date="2021-12-02T14:54:00Z">
        <w:r>
          <w:rPr>
            <w:color w:val="3C4043"/>
            <w:spacing w:val="3"/>
            <w:shd w:val="clear" w:color="auto" w:fill="FFFFFF"/>
          </w:rPr>
          <w:t xml:space="preserve"> </w:t>
        </w:r>
      </w:ins>
      <w:ins w:id="433" w:author="Mary Hunsicker" w:date="2021-12-02T14:53:00Z">
        <w:r w:rsidRPr="006D32BA">
          <w:rPr>
            <w:color w:val="3C4043"/>
            <w:spacing w:val="3"/>
            <w:shd w:val="clear" w:color="auto" w:fill="FFFFFF"/>
          </w:rPr>
          <w:t>Barth</w:t>
        </w:r>
      </w:ins>
      <w:ins w:id="434" w:author="Mary Hunsicker" w:date="2021-12-02T14:54:00Z">
        <w:r>
          <w:rPr>
            <w:color w:val="3C4043"/>
            <w:spacing w:val="3"/>
            <w:shd w:val="clear" w:color="auto" w:fill="FFFFFF"/>
          </w:rPr>
          <w:t xml:space="preserve"> </w:t>
        </w:r>
      </w:ins>
      <w:ins w:id="435" w:author="Mary Hunsicker" w:date="2021-12-02T14:53:00Z">
        <w:r w:rsidRPr="006D32BA">
          <w:rPr>
            <w:color w:val="3C4043"/>
            <w:spacing w:val="3"/>
            <w:shd w:val="clear" w:color="auto" w:fill="FFFFFF"/>
          </w:rPr>
          <w:t>JA</w:t>
        </w:r>
      </w:ins>
      <w:ins w:id="436" w:author="Mary Hunsicker" w:date="2021-12-02T14:54:00Z">
        <w:r>
          <w:rPr>
            <w:color w:val="3C4043"/>
            <w:spacing w:val="3"/>
            <w:shd w:val="clear" w:color="auto" w:fill="FFFFFF"/>
          </w:rPr>
          <w:t xml:space="preserve">. </w:t>
        </w:r>
      </w:ins>
      <w:ins w:id="437" w:author="Mary Hunsicker" w:date="2021-12-02T14:53:00Z">
        <w:r w:rsidRPr="006D32BA">
          <w:rPr>
            <w:color w:val="3C4043"/>
            <w:spacing w:val="3"/>
            <w:shd w:val="clear" w:color="auto" w:fill="FFFFFF"/>
          </w:rPr>
          <w:t>2009. Patterns and processes in the California Current System. Prog</w:t>
        </w:r>
      </w:ins>
      <w:ins w:id="438" w:author="Mary Hunsicker" w:date="2021-12-02T14:54:00Z">
        <w:r>
          <w:rPr>
            <w:color w:val="3C4043"/>
            <w:spacing w:val="3"/>
            <w:shd w:val="clear" w:color="auto" w:fill="FFFFFF"/>
          </w:rPr>
          <w:t>.</w:t>
        </w:r>
      </w:ins>
      <w:ins w:id="439" w:author="Mary Hunsicker" w:date="2021-12-02T14:53:00Z">
        <w:r w:rsidRPr="006D32BA">
          <w:rPr>
            <w:color w:val="3C4043"/>
            <w:spacing w:val="3"/>
            <w:shd w:val="clear" w:color="auto" w:fill="FFFFFF"/>
          </w:rPr>
          <w:t xml:space="preserve"> Ocean</w:t>
        </w:r>
      </w:ins>
      <w:ins w:id="440" w:author="Mary Hunsicker" w:date="2021-12-02T14:54:00Z">
        <w:r>
          <w:rPr>
            <w:color w:val="3C4043"/>
            <w:spacing w:val="3"/>
            <w:shd w:val="clear" w:color="auto" w:fill="FFFFFF"/>
          </w:rPr>
          <w:t xml:space="preserve">. 2009; </w:t>
        </w:r>
      </w:ins>
      <w:ins w:id="441" w:author="Mary Hunsicker" w:date="2021-12-02T14:53:00Z">
        <w:r w:rsidRPr="006D32BA">
          <w:rPr>
            <w:color w:val="3C4043"/>
            <w:spacing w:val="3"/>
            <w:shd w:val="clear" w:color="auto" w:fill="FFFFFF"/>
          </w:rPr>
          <w:t>83</w:t>
        </w:r>
      </w:ins>
      <w:ins w:id="442" w:author="Mary Hunsicker" w:date="2021-12-02T14:55:00Z">
        <w:r>
          <w:rPr>
            <w:color w:val="3C4043"/>
            <w:spacing w:val="3"/>
            <w:shd w:val="clear" w:color="auto" w:fill="FFFFFF"/>
          </w:rPr>
          <w:t xml:space="preserve">, </w:t>
        </w:r>
      </w:ins>
      <w:ins w:id="443" w:author="Mary Hunsicker" w:date="2021-12-02T14:53:00Z">
        <w:r w:rsidRPr="006D32BA">
          <w:rPr>
            <w:color w:val="3C4043"/>
            <w:spacing w:val="3"/>
            <w:shd w:val="clear" w:color="auto" w:fill="FFFFFF"/>
          </w:rPr>
          <w:t>49-64</w:t>
        </w:r>
      </w:ins>
      <w:ins w:id="444"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445"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446" w:author="Mary Hunsicker" w:date="2021-12-02T14:55:00Z">
        <w:r w:rsidRPr="006D32BA">
          <w:rPr>
            <w:color w:val="3C4043"/>
            <w:spacing w:val="3"/>
            <w:shd w:val="clear" w:color="auto" w:fill="FFFFFF"/>
            <w:rPrChange w:id="447"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448" w:author="Mary Hunsicker" w:date="2021-12-02T14:56:00Z">
        <w:r w:rsidRPr="006D32BA">
          <w:rPr>
            <w:color w:val="3C4043"/>
            <w:spacing w:val="3"/>
            <w:shd w:val="clear" w:color="auto" w:fill="FFFFFF"/>
            <w:rPrChange w:id="449"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450" w:author="Mary Hunsicker" w:date="2021-12-02T14:55:00Z">
        <w:r w:rsidRPr="006D32BA">
          <w:rPr>
            <w:color w:val="3C4043"/>
            <w:spacing w:val="3"/>
            <w:shd w:val="clear" w:color="auto" w:fill="FFFFFF"/>
            <w:rPrChange w:id="451" w:author="Mary Hunsicker" w:date="2021-12-02T14:56:00Z">
              <w:rPr>
                <w:rFonts w:ascii="Roboto" w:hAnsi="Roboto"/>
                <w:color w:val="3C4043"/>
                <w:spacing w:val="3"/>
                <w:sz w:val="21"/>
                <w:szCs w:val="21"/>
                <w:shd w:val="clear" w:color="auto" w:fill="FFFFFF"/>
              </w:rPr>
            </w:rPrChange>
          </w:rPr>
          <w:t>91</w:t>
        </w:r>
      </w:ins>
      <w:ins w:id="452" w:author="Mary Hunsicker" w:date="2021-12-02T14:56:00Z">
        <w:r>
          <w:rPr>
            <w:color w:val="3C4043"/>
            <w:spacing w:val="3"/>
            <w:shd w:val="clear" w:color="auto" w:fill="FFFFFF"/>
          </w:rPr>
          <w:t>:</w:t>
        </w:r>
        <w:r w:rsidRPr="006D32BA">
          <w:rPr>
            <w:color w:val="3C4043"/>
            <w:spacing w:val="3"/>
            <w:shd w:val="clear" w:color="auto" w:fill="FFFFFF"/>
            <w:rPrChange w:id="453" w:author="Mary Hunsicker" w:date="2021-12-02T14:56:00Z">
              <w:rPr>
                <w:rFonts w:ascii="Roboto" w:hAnsi="Roboto"/>
                <w:color w:val="3C4043"/>
                <w:spacing w:val="3"/>
                <w:sz w:val="21"/>
                <w:szCs w:val="21"/>
                <w:shd w:val="clear" w:color="auto" w:fill="FFFFFF"/>
              </w:rPr>
            </w:rPrChange>
          </w:rPr>
          <w:t xml:space="preserve"> </w:t>
        </w:r>
      </w:ins>
      <w:ins w:id="454" w:author="Mary Hunsicker" w:date="2021-12-02T14:55:00Z">
        <w:r w:rsidRPr="006D32BA">
          <w:rPr>
            <w:color w:val="3C4043"/>
            <w:spacing w:val="3"/>
            <w:shd w:val="clear" w:color="auto" w:fill="FFFFFF"/>
            <w:rPrChange w:id="455"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456"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457"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458" w:author="Mary Hunsicker" w:date="2021-11-23T13:17:00Z"/>
          <w:color w:val="000000" w:themeColor="text1"/>
          <w:shd w:val="clear" w:color="auto" w:fill="FFFFFF"/>
        </w:rPr>
      </w:pPr>
      <w:ins w:id="459"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460"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461"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462" w:author="Mary Hunsicker" w:date="2021-12-02T15:15:00Z">
            <w:rPr>
              <w:rFonts w:eastAsiaTheme="minorHAnsi"/>
            </w:rPr>
          </w:rPrChange>
        </w:rPr>
      </w:pPr>
      <w:ins w:id="463"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464" w:author="Mary Hunsicker" w:date="2021-12-02T15:16:00Z">
        <w:r>
          <w:rPr>
            <w:color w:val="1155CC"/>
            <w:shd w:val="clear" w:color="auto" w:fill="FFFFFF"/>
          </w:rPr>
          <w:t xml:space="preserve">, </w:t>
        </w:r>
      </w:ins>
      <w:ins w:id="465" w:author="Mary Hunsicker" w:date="2021-12-02T15:15:00Z">
        <w:r w:rsidRPr="00275C29">
          <w:rPr>
            <w:color w:val="1155CC"/>
            <w:shd w:val="clear" w:color="auto" w:fill="FFFFFF"/>
          </w:rPr>
          <w:t>Field</w:t>
        </w:r>
      </w:ins>
      <w:ins w:id="466" w:author="Mary Hunsicker" w:date="2021-12-02T15:16:00Z">
        <w:r>
          <w:rPr>
            <w:color w:val="1155CC"/>
            <w:shd w:val="clear" w:color="auto" w:fill="FFFFFF"/>
          </w:rPr>
          <w:t xml:space="preserve"> </w:t>
        </w:r>
      </w:ins>
      <w:ins w:id="467" w:author="Mary Hunsicker" w:date="2021-12-02T15:15:00Z">
        <w:r w:rsidRPr="00275C29">
          <w:rPr>
            <w:color w:val="1155CC"/>
            <w:shd w:val="clear" w:color="auto" w:fill="FFFFFF"/>
          </w:rPr>
          <w:t>JC, Goericke</w:t>
        </w:r>
      </w:ins>
      <w:ins w:id="468" w:author="Mary Hunsicker" w:date="2021-12-02T15:16:00Z">
        <w:r>
          <w:rPr>
            <w:color w:val="1155CC"/>
            <w:shd w:val="clear" w:color="auto" w:fill="FFFFFF"/>
          </w:rPr>
          <w:t xml:space="preserve"> </w:t>
        </w:r>
      </w:ins>
      <w:ins w:id="469" w:author="Mary Hunsicker" w:date="2021-12-02T15:15:00Z">
        <w:r w:rsidRPr="00275C29">
          <w:rPr>
            <w:color w:val="1155CC"/>
            <w:shd w:val="clear" w:color="auto" w:fill="FFFFFF"/>
          </w:rPr>
          <w:t>R, Griffith</w:t>
        </w:r>
      </w:ins>
      <w:ins w:id="470" w:author="Mary Hunsicker" w:date="2021-12-02T15:16:00Z">
        <w:r>
          <w:rPr>
            <w:color w:val="1155CC"/>
            <w:shd w:val="clear" w:color="auto" w:fill="FFFFFF"/>
          </w:rPr>
          <w:t xml:space="preserve"> </w:t>
        </w:r>
      </w:ins>
      <w:ins w:id="471" w:author="Mary Hunsicker" w:date="2021-12-02T15:15:00Z">
        <w:r w:rsidRPr="00275C29">
          <w:rPr>
            <w:color w:val="1155CC"/>
            <w:shd w:val="clear" w:color="auto" w:fill="FFFFFF"/>
          </w:rPr>
          <w:t>D, Hanisko</w:t>
        </w:r>
      </w:ins>
      <w:ins w:id="472" w:author="Mary Hunsicker" w:date="2021-12-02T15:16:00Z">
        <w:r>
          <w:rPr>
            <w:color w:val="1155CC"/>
            <w:shd w:val="clear" w:color="auto" w:fill="FFFFFF"/>
          </w:rPr>
          <w:t xml:space="preserve"> </w:t>
        </w:r>
      </w:ins>
      <w:ins w:id="473" w:author="Mary Hunsicker" w:date="2021-12-02T15:15:00Z">
        <w:r w:rsidRPr="00275C29">
          <w:rPr>
            <w:color w:val="1155CC"/>
            <w:shd w:val="clear" w:color="auto" w:fill="FFFFFF"/>
          </w:rPr>
          <w:t>DS, Hare</w:t>
        </w:r>
      </w:ins>
      <w:ins w:id="474" w:author="Mary Hunsicker" w:date="2021-12-02T15:16:00Z">
        <w:r>
          <w:rPr>
            <w:color w:val="1155CC"/>
            <w:shd w:val="clear" w:color="auto" w:fill="FFFFFF"/>
          </w:rPr>
          <w:t xml:space="preserve"> </w:t>
        </w:r>
      </w:ins>
      <w:ins w:id="475" w:author="Mary Hunsicker" w:date="2021-12-02T15:15:00Z">
        <w:r w:rsidRPr="00275C29">
          <w:rPr>
            <w:color w:val="1155CC"/>
            <w:shd w:val="clear" w:color="auto" w:fill="FFFFFF"/>
          </w:rPr>
          <w:t>JA, Lyczkowski-Shultz</w:t>
        </w:r>
      </w:ins>
      <w:ins w:id="476" w:author="Mary Hunsicker" w:date="2021-12-02T15:16:00Z">
        <w:r>
          <w:rPr>
            <w:color w:val="1155CC"/>
            <w:shd w:val="clear" w:color="auto" w:fill="FFFFFF"/>
          </w:rPr>
          <w:t xml:space="preserve"> </w:t>
        </w:r>
      </w:ins>
      <w:ins w:id="477" w:author="Mary Hunsicker" w:date="2021-12-02T15:15:00Z">
        <w:r w:rsidRPr="00275C29">
          <w:rPr>
            <w:color w:val="1155CC"/>
            <w:shd w:val="clear" w:color="auto" w:fill="FFFFFF"/>
          </w:rPr>
          <w:t>J, Peterson</w:t>
        </w:r>
      </w:ins>
      <w:ins w:id="478" w:author="Mary Hunsicker" w:date="2021-12-02T15:16:00Z">
        <w:r>
          <w:rPr>
            <w:color w:val="1155CC"/>
            <w:shd w:val="clear" w:color="auto" w:fill="FFFFFF"/>
          </w:rPr>
          <w:t xml:space="preserve"> </w:t>
        </w:r>
      </w:ins>
      <w:ins w:id="479" w:author="Mary Hunsicker" w:date="2021-12-02T15:15:00Z">
        <w:r w:rsidRPr="00275C29">
          <w:rPr>
            <w:color w:val="1155CC"/>
            <w:shd w:val="clear" w:color="auto" w:fill="FFFFFF"/>
          </w:rPr>
          <w:t>WT, Watson</w:t>
        </w:r>
      </w:ins>
      <w:ins w:id="480" w:author="Mary Hunsicker" w:date="2021-12-02T15:16:00Z">
        <w:r>
          <w:rPr>
            <w:color w:val="1155CC"/>
            <w:shd w:val="clear" w:color="auto" w:fill="FFFFFF"/>
          </w:rPr>
          <w:t xml:space="preserve"> </w:t>
        </w:r>
      </w:ins>
      <w:ins w:id="481" w:author="Mary Hunsicker" w:date="2021-12-02T15:15:00Z">
        <w:r w:rsidRPr="00275C29">
          <w:rPr>
            <w:color w:val="1155CC"/>
            <w:shd w:val="clear" w:color="auto" w:fill="FFFFFF"/>
          </w:rPr>
          <w:t>W</w:t>
        </w:r>
      </w:ins>
      <w:ins w:id="482" w:author="Mary Hunsicker" w:date="2021-12-02T15:16:00Z">
        <w:r>
          <w:rPr>
            <w:color w:val="1155CC"/>
            <w:shd w:val="clear" w:color="auto" w:fill="FFFFFF"/>
          </w:rPr>
          <w:t xml:space="preserve">, </w:t>
        </w:r>
      </w:ins>
      <w:ins w:id="483" w:author="Mary Hunsicker" w:date="2021-12-02T15:15:00Z">
        <w:r w:rsidRPr="00275C29">
          <w:rPr>
            <w:color w:val="1155CC"/>
            <w:shd w:val="clear" w:color="auto" w:fill="FFFFFF"/>
          </w:rPr>
          <w:t>Weber</w:t>
        </w:r>
      </w:ins>
      <w:ins w:id="484" w:author="Mary Hunsicker" w:date="2021-12-02T15:16:00Z">
        <w:r>
          <w:rPr>
            <w:color w:val="1155CC"/>
            <w:shd w:val="clear" w:color="auto" w:fill="FFFFFF"/>
          </w:rPr>
          <w:t xml:space="preserve"> </w:t>
        </w:r>
      </w:ins>
      <w:ins w:id="485" w:author="Mary Hunsicker" w:date="2021-12-02T15:15:00Z">
        <w:r w:rsidRPr="00275C29">
          <w:rPr>
            <w:color w:val="1155CC"/>
            <w:shd w:val="clear" w:color="auto" w:fill="FFFFFF"/>
          </w:rPr>
          <w:t>ED.</w:t>
        </w:r>
      </w:ins>
      <w:ins w:id="486" w:author="Mary Hunsicker" w:date="2021-12-02T15:16:00Z">
        <w:r>
          <w:rPr>
            <w:color w:val="1155CC"/>
            <w:shd w:val="clear" w:color="auto" w:fill="FFFFFF"/>
          </w:rPr>
          <w:t xml:space="preserve"> </w:t>
        </w:r>
      </w:ins>
      <w:ins w:id="487" w:author="Mary Hunsicker" w:date="2021-12-02T15:15:00Z">
        <w:r w:rsidRPr="00275C29">
          <w:rPr>
            <w:color w:val="1155CC"/>
            <w:shd w:val="clear" w:color="auto" w:fill="FFFFFF"/>
          </w:rPr>
          <w:t>Long time series in US fisheries oceanography. Oceanography</w:t>
        </w:r>
      </w:ins>
      <w:ins w:id="488" w:author="Mary Hunsicker" w:date="2021-12-02T15:16:00Z">
        <w:r>
          <w:rPr>
            <w:color w:val="1155CC"/>
            <w:shd w:val="clear" w:color="auto" w:fill="FFFFFF"/>
          </w:rPr>
          <w:t xml:space="preserve"> 2014</w:t>
        </w:r>
      </w:ins>
      <w:ins w:id="489" w:author="Mary Hunsicker" w:date="2021-12-02T15:17:00Z">
        <w:r>
          <w:rPr>
            <w:color w:val="1155CC"/>
            <w:shd w:val="clear" w:color="auto" w:fill="FFFFFF"/>
          </w:rPr>
          <w:t>;</w:t>
        </w:r>
      </w:ins>
      <w:ins w:id="490" w:author="Mary Hunsicker" w:date="2021-12-02T15:15:00Z">
        <w:r w:rsidRPr="00275C29">
          <w:rPr>
            <w:color w:val="1155CC"/>
            <w:shd w:val="clear" w:color="auto" w:fill="FFFFFF"/>
          </w:rPr>
          <w:t xml:space="preserve"> 27</w:t>
        </w:r>
      </w:ins>
      <w:ins w:id="491" w:author="Mary Hunsicker" w:date="2021-12-02T15:17:00Z">
        <w:r>
          <w:rPr>
            <w:color w:val="1155CC"/>
            <w:shd w:val="clear" w:color="auto" w:fill="FFFFFF"/>
          </w:rPr>
          <w:t xml:space="preserve">: </w:t>
        </w:r>
      </w:ins>
      <w:ins w:id="492"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493"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494"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495" w:author="Mary Hunsicker" w:date="2021-11-23T11:45:00Z">
        <w:r>
          <w:rPr>
            <w:rFonts w:eastAsiaTheme="minorHAnsi"/>
          </w:rPr>
          <w:t>Sury</w:t>
        </w:r>
      </w:ins>
      <w:ins w:id="496" w:author="Mary Hunsicker" w:date="2021-11-23T11:46:00Z">
        <w:r>
          <w:rPr>
            <w:rFonts w:eastAsiaTheme="minorHAnsi"/>
          </w:rPr>
          <w:t>an</w:t>
        </w:r>
      </w:ins>
      <w:ins w:id="497" w:author="Mary Hunsicker" w:date="2021-11-23T11:51:00Z">
        <w:r>
          <w:rPr>
            <w:rFonts w:eastAsiaTheme="minorHAnsi"/>
          </w:rPr>
          <w:t xml:space="preserve"> RM, Arimitsu ML, Coletti HA, Hopcroft RR, Lindeberg MR, Barbeaux S</w:t>
        </w:r>
      </w:ins>
      <w:ins w:id="498" w:author="Mary Hunsicker" w:date="2021-11-23T11:52:00Z">
        <w:r>
          <w:rPr>
            <w:rFonts w:eastAsiaTheme="minorHAnsi"/>
          </w:rPr>
          <w:t>J et al. Ecosystem response persists after a prolonged marine heatwave. Sci. Rep. 2021; 11:</w:t>
        </w:r>
      </w:ins>
      <w:ins w:id="499"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500"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501"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502"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503"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504"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AR(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505" w:author="Mary Hunsicker" w:date="2021-11-30T15:55:00Z"/>
        </w:rPr>
      </w:pPr>
      <w:del w:id="506"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507" w:author="Mary Hunsicker" w:date="2021-11-30T15:55:00Z">
        <w:r w:rsidR="005461EF">
          <w:rPr>
            <w:b/>
            <w:bCs/>
          </w:rPr>
          <w:t>8</w:t>
        </w:r>
      </w:ins>
      <w:del w:id="508"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509" w:author="Mary Hunsicker" w:date="2021-11-30T15:55:00Z">
        <w:r w:rsidR="005461EF">
          <w:rPr>
            <w:b/>
            <w:bCs/>
          </w:rPr>
          <w:t>9</w:t>
        </w:r>
      </w:ins>
      <w:del w:id="510"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9" w:author="Mary Hunsicker" w:date="2021-11-30T15:51:00Z" w:initials="MEH">
    <w:p w14:paraId="291EE550" w14:textId="2E110EA8" w:rsidR="008600F2" w:rsidRDefault="008600F2">
      <w:pPr>
        <w:pStyle w:val="CommentText"/>
      </w:pPr>
      <w:r>
        <w:rPr>
          <w:rStyle w:val="CommentReference"/>
        </w:rPr>
        <w:annotationRef/>
      </w:r>
      <w:r>
        <w:t>Eric – can you verify that this is correct and that we have the correct figure for this in the scc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24E65" w14:textId="77777777" w:rsidR="00A907AC" w:rsidRDefault="00A907AC" w:rsidP="0015684A">
      <w:r>
        <w:separator/>
      </w:r>
    </w:p>
  </w:endnote>
  <w:endnote w:type="continuationSeparator" w:id="0">
    <w:p w14:paraId="3A6D5C7D" w14:textId="77777777" w:rsidR="00A907AC" w:rsidRDefault="00A907AC"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5716C" w14:textId="77777777" w:rsidR="00A907AC" w:rsidRDefault="00A907AC" w:rsidP="0015684A">
      <w:r>
        <w:separator/>
      </w:r>
    </w:p>
  </w:footnote>
  <w:footnote w:type="continuationSeparator" w:id="0">
    <w:p w14:paraId="62EB6D60" w14:textId="77777777" w:rsidR="00A907AC" w:rsidRDefault="00A907AC"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35</Pages>
  <Words>17037</Words>
  <Characters>97112</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4</cp:revision>
  <dcterms:created xsi:type="dcterms:W3CDTF">2021-11-30T19:39:00Z</dcterms:created>
  <dcterms:modified xsi:type="dcterms:W3CDTF">2021-12-06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